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0C348" w14:textId="77777777" w:rsidR="00414B67" w:rsidRPr="00ED3C18" w:rsidRDefault="00414B67" w:rsidP="00414B67">
      <w:pPr>
        <w:jc w:val="left"/>
        <w:rPr>
          <w:rFonts w:ascii="Times New Roman" w:hAnsi="Times New Roman" w:cs="Times New Roman"/>
          <w:szCs w:val="20"/>
        </w:rPr>
      </w:pPr>
      <w:bookmarkStart w:id="0" w:name="_Hlk200033459"/>
      <w:r w:rsidRPr="00ED3C18">
        <w:rPr>
          <w:rFonts w:ascii="Times New Roman" w:hAnsi="Times New Roman" w:cs="Times New Roman"/>
          <w:b/>
          <w:bCs/>
          <w:szCs w:val="20"/>
        </w:rPr>
        <w:t>Supplementa</w:t>
      </w:r>
      <w:r w:rsidRPr="00ED3C18">
        <w:rPr>
          <w:rFonts w:ascii="Times New Roman" w:hAnsi="Times New Roman" w:cs="Times New Roman" w:hint="eastAsia"/>
          <w:b/>
          <w:bCs/>
          <w:szCs w:val="20"/>
        </w:rPr>
        <w:t>l Material 3,</w:t>
      </w:r>
      <w:r w:rsidRPr="00ED3C18">
        <w:rPr>
          <w:rFonts w:ascii="Times New Roman" w:hAnsi="Times New Roman" w:cs="Times New Roman"/>
          <w:b/>
          <w:bCs/>
          <w:szCs w:val="20"/>
        </w:rPr>
        <w:t xml:space="preserve"> Table</w:t>
      </w:r>
      <w:r w:rsidRPr="00ED3C18">
        <w:rPr>
          <w:rFonts w:ascii="Times New Roman" w:hAnsi="Times New Roman" w:cs="Times New Roman" w:hint="eastAsia"/>
          <w:b/>
          <w:bCs/>
          <w:szCs w:val="20"/>
        </w:rPr>
        <w:t>.</w:t>
      </w:r>
      <w:r w:rsidRPr="00ED3C18">
        <w:rPr>
          <w:rFonts w:ascii="Times New Roman" w:hAnsi="Times New Roman" w:cs="Times New Roman"/>
          <w:b/>
          <w:bCs/>
          <w:szCs w:val="20"/>
        </w:rPr>
        <w:t xml:space="preserve"> </w:t>
      </w:r>
      <w:r w:rsidRPr="00ED3C18">
        <w:rPr>
          <w:rFonts w:ascii="Times New Roman" w:hAnsi="Times New Roman" w:cs="Times New Roman"/>
          <w:szCs w:val="20"/>
        </w:rPr>
        <w:t>Summary of included cases of complex basilar apex aneurysms treated with flow alteration strategies.</w:t>
      </w:r>
    </w:p>
    <w:tbl>
      <w:tblPr>
        <w:tblStyle w:val="aa"/>
        <w:tblW w:w="14453" w:type="dxa"/>
        <w:jc w:val="center"/>
        <w:tblLayout w:type="fixed"/>
        <w:tblLook w:val="04A0" w:firstRow="1" w:lastRow="0" w:firstColumn="1" w:lastColumn="0" w:noHBand="0" w:noVBand="1"/>
      </w:tblPr>
      <w:tblGrid>
        <w:gridCol w:w="988"/>
        <w:gridCol w:w="567"/>
        <w:gridCol w:w="567"/>
        <w:gridCol w:w="1025"/>
        <w:gridCol w:w="1384"/>
        <w:gridCol w:w="1701"/>
        <w:gridCol w:w="2552"/>
        <w:gridCol w:w="1559"/>
        <w:gridCol w:w="1134"/>
        <w:gridCol w:w="992"/>
        <w:gridCol w:w="1984"/>
      </w:tblGrid>
      <w:tr w:rsidR="00414B67" w:rsidRPr="00644BA5" w14:paraId="2FDDE3E3" w14:textId="77777777" w:rsidTr="00ED3C18">
        <w:trPr>
          <w:jc w:val="center"/>
        </w:trPr>
        <w:tc>
          <w:tcPr>
            <w:tcW w:w="988" w:type="dxa"/>
            <w:vAlign w:val="center"/>
          </w:tcPr>
          <w:bookmarkEnd w:id="0"/>
          <w:p w14:paraId="4AB086A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uthor (year)</w:t>
            </w:r>
          </w:p>
        </w:tc>
        <w:tc>
          <w:tcPr>
            <w:tcW w:w="567" w:type="dxa"/>
            <w:vAlign w:val="center"/>
          </w:tcPr>
          <w:p w14:paraId="712BC63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ase No.</w:t>
            </w:r>
          </w:p>
        </w:tc>
        <w:tc>
          <w:tcPr>
            <w:tcW w:w="567" w:type="dxa"/>
            <w:vAlign w:val="center"/>
          </w:tcPr>
          <w:p w14:paraId="375FC8E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ge, sex</w:t>
            </w:r>
          </w:p>
        </w:tc>
        <w:tc>
          <w:tcPr>
            <w:tcW w:w="1025" w:type="dxa"/>
            <w:vAlign w:val="center"/>
          </w:tcPr>
          <w:p w14:paraId="70AB244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neurysm size (mm)</w:t>
            </w:r>
          </w:p>
        </w:tc>
        <w:tc>
          <w:tcPr>
            <w:tcW w:w="1384" w:type="dxa"/>
            <w:vAlign w:val="center"/>
          </w:tcPr>
          <w:p w14:paraId="709A9F6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nitial symptoms</w:t>
            </w:r>
          </w:p>
        </w:tc>
        <w:tc>
          <w:tcPr>
            <w:tcW w:w="1701" w:type="dxa"/>
            <w:vAlign w:val="center"/>
          </w:tcPr>
          <w:p w14:paraId="76E187C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evious interventions</w:t>
            </w:r>
          </w:p>
        </w:tc>
        <w:tc>
          <w:tcPr>
            <w:tcW w:w="2552" w:type="dxa"/>
            <w:vAlign w:val="center"/>
          </w:tcPr>
          <w:p w14:paraId="4522F65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ocedure</w:t>
            </w:r>
          </w:p>
        </w:tc>
        <w:tc>
          <w:tcPr>
            <w:tcW w:w="1559" w:type="dxa"/>
            <w:vAlign w:val="center"/>
          </w:tcPr>
          <w:p w14:paraId="695277F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ications</w:t>
            </w:r>
          </w:p>
        </w:tc>
        <w:tc>
          <w:tcPr>
            <w:tcW w:w="1134" w:type="dxa"/>
            <w:vAlign w:val="center"/>
          </w:tcPr>
          <w:p w14:paraId="1BD06C2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 xml:space="preserve">Initial/FU </w:t>
            </w:r>
            <w:proofErr w:type="spellStart"/>
            <w:r w:rsidRPr="00644BA5">
              <w:rPr>
                <w:rFonts w:ascii="Times New Roman" w:hAnsi="Times New Roman" w:cs="Times New Roman"/>
                <w:sz w:val="16"/>
                <w:szCs w:val="16"/>
              </w:rPr>
              <w:t>mRS</w:t>
            </w:r>
            <w:proofErr w:type="spellEnd"/>
            <w:r w:rsidRPr="00644BA5">
              <w:rPr>
                <w:rFonts w:ascii="Times New Roman" w:hAnsi="Times New Roman" w:cs="Times New Roman"/>
                <w:sz w:val="16"/>
                <w:szCs w:val="16"/>
              </w:rPr>
              <w:t xml:space="preserve"> scores</w:t>
            </w:r>
          </w:p>
        </w:tc>
        <w:tc>
          <w:tcPr>
            <w:tcW w:w="992" w:type="dxa"/>
            <w:vAlign w:val="center"/>
          </w:tcPr>
          <w:p w14:paraId="25D2344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FU period (</w:t>
            </w:r>
            <w:proofErr w:type="spellStart"/>
            <w:r w:rsidRPr="00644BA5">
              <w:rPr>
                <w:rFonts w:ascii="Times New Roman" w:hAnsi="Times New Roman" w:cs="Times New Roman"/>
                <w:sz w:val="16"/>
                <w:szCs w:val="16"/>
              </w:rPr>
              <w:t>mos</w:t>
            </w:r>
            <w:proofErr w:type="spellEnd"/>
            <w:r w:rsidRPr="00644BA5">
              <w:rPr>
                <w:rFonts w:ascii="Times New Roman" w:hAnsi="Times New Roman" w:cs="Times New Roman"/>
                <w:sz w:val="16"/>
                <w:szCs w:val="16"/>
              </w:rPr>
              <w:t>)</w:t>
            </w:r>
          </w:p>
        </w:tc>
        <w:tc>
          <w:tcPr>
            <w:tcW w:w="1984" w:type="dxa"/>
            <w:vAlign w:val="center"/>
          </w:tcPr>
          <w:p w14:paraId="0C2CDB1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FU image findings</w:t>
            </w:r>
          </w:p>
        </w:tc>
      </w:tr>
      <w:tr w:rsidR="00414B67" w:rsidRPr="00644BA5" w14:paraId="79622DAD" w14:textId="77777777" w:rsidTr="00ED3C18">
        <w:trPr>
          <w:jc w:val="center"/>
        </w:trPr>
        <w:tc>
          <w:tcPr>
            <w:tcW w:w="988" w:type="dxa"/>
            <w:vAlign w:val="center"/>
          </w:tcPr>
          <w:p w14:paraId="6E7C4FD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esent series, 2025</w:t>
            </w:r>
          </w:p>
        </w:tc>
        <w:tc>
          <w:tcPr>
            <w:tcW w:w="567" w:type="dxa"/>
            <w:vAlign w:val="center"/>
          </w:tcPr>
          <w:p w14:paraId="320F8C7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198BEB2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1/F</w:t>
            </w:r>
          </w:p>
        </w:tc>
        <w:tc>
          <w:tcPr>
            <w:tcW w:w="1025" w:type="dxa"/>
            <w:vAlign w:val="center"/>
          </w:tcPr>
          <w:p w14:paraId="27C9D73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8.5</w:t>
            </w:r>
          </w:p>
        </w:tc>
        <w:tc>
          <w:tcPr>
            <w:tcW w:w="1384" w:type="dxa"/>
            <w:vAlign w:val="center"/>
          </w:tcPr>
          <w:p w14:paraId="0551555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oss of consciousness</w:t>
            </w:r>
          </w:p>
        </w:tc>
        <w:tc>
          <w:tcPr>
            <w:tcW w:w="1701" w:type="dxa"/>
            <w:vAlign w:val="center"/>
          </w:tcPr>
          <w:p w14:paraId="1C437240" w14:textId="77777777" w:rsidR="00414B67" w:rsidRPr="00644BA5" w:rsidRDefault="00414B67" w:rsidP="00ED3C18">
            <w:pPr>
              <w:jc w:val="center"/>
              <w:rPr>
                <w:rFonts w:ascii="Times New Roman" w:hAnsi="Times New Roman" w:cs="Times New Roman"/>
                <w:sz w:val="16"/>
                <w:szCs w:val="16"/>
              </w:rPr>
            </w:pPr>
            <w:proofErr w:type="spellStart"/>
            <w:r w:rsidRPr="00644BA5">
              <w:rPr>
                <w:rFonts w:ascii="Times New Roman" w:hAnsi="Times New Roman" w:cs="Times New Roman"/>
                <w:sz w:val="16"/>
                <w:szCs w:val="16"/>
              </w:rPr>
              <w:t>Ventriculo</w:t>
            </w:r>
            <w:proofErr w:type="spellEnd"/>
            <w:r w:rsidRPr="00644BA5">
              <w:rPr>
                <w:rFonts w:ascii="Times New Roman" w:hAnsi="Times New Roman" w:cs="Times New Roman"/>
                <w:sz w:val="16"/>
                <w:szCs w:val="16"/>
              </w:rPr>
              <w:t>-peritoneal shunt</w:t>
            </w:r>
          </w:p>
        </w:tc>
        <w:tc>
          <w:tcPr>
            <w:tcW w:w="2552" w:type="dxa"/>
            <w:vAlign w:val="center"/>
          </w:tcPr>
          <w:p w14:paraId="6282C8F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4E64325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paramedian pontine perforator infarction</w:t>
            </w:r>
          </w:p>
        </w:tc>
        <w:tc>
          <w:tcPr>
            <w:tcW w:w="1134" w:type="dxa"/>
            <w:vAlign w:val="center"/>
          </w:tcPr>
          <w:p w14:paraId="74EB736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3</w:t>
            </w:r>
          </w:p>
        </w:tc>
        <w:tc>
          <w:tcPr>
            <w:tcW w:w="992" w:type="dxa"/>
            <w:vAlign w:val="center"/>
          </w:tcPr>
          <w:p w14:paraId="07B6A9F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0</w:t>
            </w:r>
          </w:p>
        </w:tc>
        <w:tc>
          <w:tcPr>
            <w:tcW w:w="1984" w:type="dxa"/>
            <w:vAlign w:val="center"/>
          </w:tcPr>
          <w:p w14:paraId="05A3D65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Virtually complete thrombosis</w:t>
            </w:r>
          </w:p>
        </w:tc>
      </w:tr>
      <w:tr w:rsidR="00414B67" w:rsidRPr="00644BA5" w14:paraId="2A16C679" w14:textId="77777777" w:rsidTr="00ED3C18">
        <w:trPr>
          <w:jc w:val="center"/>
        </w:trPr>
        <w:tc>
          <w:tcPr>
            <w:tcW w:w="988" w:type="dxa"/>
            <w:vAlign w:val="center"/>
          </w:tcPr>
          <w:p w14:paraId="467F4BE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esent series, 2025</w:t>
            </w:r>
          </w:p>
        </w:tc>
        <w:tc>
          <w:tcPr>
            <w:tcW w:w="567" w:type="dxa"/>
            <w:vAlign w:val="center"/>
          </w:tcPr>
          <w:p w14:paraId="1C8F686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44A4496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2/F</w:t>
            </w:r>
          </w:p>
        </w:tc>
        <w:tc>
          <w:tcPr>
            <w:tcW w:w="1025" w:type="dxa"/>
            <w:vAlign w:val="center"/>
          </w:tcPr>
          <w:p w14:paraId="6DA19B8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5.4</w:t>
            </w:r>
          </w:p>
        </w:tc>
        <w:tc>
          <w:tcPr>
            <w:tcW w:w="1384" w:type="dxa"/>
            <w:vAlign w:val="center"/>
          </w:tcPr>
          <w:p w14:paraId="6BD9A94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side weakness</w:t>
            </w:r>
          </w:p>
        </w:tc>
        <w:tc>
          <w:tcPr>
            <w:tcW w:w="1701" w:type="dxa"/>
            <w:vAlign w:val="center"/>
          </w:tcPr>
          <w:p w14:paraId="1840954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00AAFE4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3AEA134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40F2860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330D7E4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5</w:t>
            </w:r>
          </w:p>
        </w:tc>
        <w:tc>
          <w:tcPr>
            <w:tcW w:w="1984" w:type="dxa"/>
            <w:vAlign w:val="center"/>
          </w:tcPr>
          <w:p w14:paraId="27B3718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ncomplete thrombosis</w:t>
            </w:r>
          </w:p>
        </w:tc>
      </w:tr>
      <w:tr w:rsidR="00414B67" w:rsidRPr="00644BA5" w14:paraId="04BD2078" w14:textId="77777777" w:rsidTr="00ED3C18">
        <w:trPr>
          <w:jc w:val="center"/>
        </w:trPr>
        <w:tc>
          <w:tcPr>
            <w:tcW w:w="988" w:type="dxa"/>
            <w:vAlign w:val="center"/>
          </w:tcPr>
          <w:p w14:paraId="46C8CA8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esent series, 2025</w:t>
            </w:r>
          </w:p>
        </w:tc>
        <w:tc>
          <w:tcPr>
            <w:tcW w:w="567" w:type="dxa"/>
            <w:vAlign w:val="center"/>
          </w:tcPr>
          <w:p w14:paraId="200F5EB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567" w:type="dxa"/>
            <w:vAlign w:val="center"/>
          </w:tcPr>
          <w:p w14:paraId="08B13DA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5/F</w:t>
            </w:r>
          </w:p>
        </w:tc>
        <w:tc>
          <w:tcPr>
            <w:tcW w:w="1025" w:type="dxa"/>
            <w:vAlign w:val="center"/>
          </w:tcPr>
          <w:p w14:paraId="1296880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9.9</w:t>
            </w:r>
          </w:p>
        </w:tc>
        <w:tc>
          <w:tcPr>
            <w:tcW w:w="1384" w:type="dxa"/>
            <w:vAlign w:val="center"/>
          </w:tcPr>
          <w:p w14:paraId="33ED716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hand tremor and gait disturbance</w:t>
            </w:r>
          </w:p>
        </w:tc>
        <w:tc>
          <w:tcPr>
            <w:tcW w:w="1701" w:type="dxa"/>
            <w:vAlign w:val="center"/>
          </w:tcPr>
          <w:p w14:paraId="37233AE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 3 months before the surgery</w:t>
            </w:r>
          </w:p>
        </w:tc>
        <w:tc>
          <w:tcPr>
            <w:tcW w:w="2552" w:type="dxa"/>
            <w:vAlign w:val="center"/>
          </w:tcPr>
          <w:p w14:paraId="5D969CC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STA-SCA bypass and surgical BA occlusion</w:t>
            </w:r>
          </w:p>
        </w:tc>
        <w:tc>
          <w:tcPr>
            <w:tcW w:w="1559" w:type="dxa"/>
            <w:vAlign w:val="center"/>
          </w:tcPr>
          <w:p w14:paraId="7608A23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44439C0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1</w:t>
            </w:r>
          </w:p>
        </w:tc>
        <w:tc>
          <w:tcPr>
            <w:tcW w:w="992" w:type="dxa"/>
            <w:vAlign w:val="center"/>
          </w:tcPr>
          <w:p w14:paraId="70C58B3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75</w:t>
            </w:r>
          </w:p>
        </w:tc>
        <w:tc>
          <w:tcPr>
            <w:tcW w:w="1984" w:type="dxa"/>
            <w:vAlign w:val="center"/>
          </w:tcPr>
          <w:p w14:paraId="657997B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Virtually complete obliteration</w:t>
            </w:r>
          </w:p>
        </w:tc>
      </w:tr>
      <w:tr w:rsidR="00414B67" w:rsidRPr="00644BA5" w14:paraId="0DBD39F2" w14:textId="77777777" w:rsidTr="00ED3C18">
        <w:trPr>
          <w:jc w:val="center"/>
        </w:trPr>
        <w:tc>
          <w:tcPr>
            <w:tcW w:w="988" w:type="dxa"/>
            <w:vAlign w:val="center"/>
          </w:tcPr>
          <w:p w14:paraId="669353C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esent series, 2025</w:t>
            </w:r>
          </w:p>
        </w:tc>
        <w:tc>
          <w:tcPr>
            <w:tcW w:w="567" w:type="dxa"/>
            <w:vAlign w:val="center"/>
          </w:tcPr>
          <w:p w14:paraId="3D024F1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w:t>
            </w:r>
          </w:p>
        </w:tc>
        <w:tc>
          <w:tcPr>
            <w:tcW w:w="567" w:type="dxa"/>
            <w:vAlign w:val="center"/>
          </w:tcPr>
          <w:p w14:paraId="1C9FFB1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9/F</w:t>
            </w:r>
          </w:p>
        </w:tc>
        <w:tc>
          <w:tcPr>
            <w:tcW w:w="1025" w:type="dxa"/>
            <w:vAlign w:val="center"/>
          </w:tcPr>
          <w:p w14:paraId="407193B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1.1</w:t>
            </w:r>
          </w:p>
        </w:tc>
        <w:tc>
          <w:tcPr>
            <w:tcW w:w="1384" w:type="dxa"/>
            <w:vAlign w:val="center"/>
          </w:tcPr>
          <w:p w14:paraId="603D1AA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w:t>
            </w:r>
          </w:p>
        </w:tc>
        <w:tc>
          <w:tcPr>
            <w:tcW w:w="1701" w:type="dxa"/>
            <w:vAlign w:val="center"/>
          </w:tcPr>
          <w:p w14:paraId="2333D7C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 2 months before the surgery</w:t>
            </w:r>
          </w:p>
        </w:tc>
        <w:tc>
          <w:tcPr>
            <w:tcW w:w="2552" w:type="dxa"/>
            <w:vAlign w:val="center"/>
          </w:tcPr>
          <w:p w14:paraId="16E9AAB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1D47C60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ostoperative 1-day, acute infarction in the bilateral SCA territories</w:t>
            </w:r>
          </w:p>
        </w:tc>
        <w:tc>
          <w:tcPr>
            <w:tcW w:w="1134" w:type="dxa"/>
            <w:vAlign w:val="center"/>
          </w:tcPr>
          <w:p w14:paraId="65853C0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6</w:t>
            </w:r>
          </w:p>
        </w:tc>
        <w:tc>
          <w:tcPr>
            <w:tcW w:w="992" w:type="dxa"/>
            <w:vAlign w:val="center"/>
          </w:tcPr>
          <w:p w14:paraId="435BF26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1984" w:type="dxa"/>
            <w:vAlign w:val="center"/>
          </w:tcPr>
          <w:p w14:paraId="396FB69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61C64074" w14:textId="77777777" w:rsidTr="00ED3C18">
        <w:trPr>
          <w:jc w:val="center"/>
        </w:trPr>
        <w:tc>
          <w:tcPr>
            <w:tcW w:w="988" w:type="dxa"/>
            <w:vAlign w:val="center"/>
          </w:tcPr>
          <w:p w14:paraId="2F64A00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esent series, 2025</w:t>
            </w:r>
          </w:p>
        </w:tc>
        <w:tc>
          <w:tcPr>
            <w:tcW w:w="567" w:type="dxa"/>
            <w:vAlign w:val="center"/>
          </w:tcPr>
          <w:p w14:paraId="425BFF5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w:t>
            </w:r>
          </w:p>
        </w:tc>
        <w:tc>
          <w:tcPr>
            <w:tcW w:w="567" w:type="dxa"/>
            <w:vAlign w:val="center"/>
          </w:tcPr>
          <w:p w14:paraId="5E5F7B6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76/F</w:t>
            </w:r>
          </w:p>
        </w:tc>
        <w:tc>
          <w:tcPr>
            <w:tcW w:w="1025" w:type="dxa"/>
            <w:vAlign w:val="center"/>
          </w:tcPr>
          <w:p w14:paraId="100F081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2.11</w:t>
            </w:r>
          </w:p>
        </w:tc>
        <w:tc>
          <w:tcPr>
            <w:tcW w:w="1384" w:type="dxa"/>
            <w:vAlign w:val="center"/>
          </w:tcPr>
          <w:p w14:paraId="2BB6787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ncidental finding</w:t>
            </w:r>
          </w:p>
        </w:tc>
        <w:tc>
          <w:tcPr>
            <w:tcW w:w="1701" w:type="dxa"/>
            <w:vAlign w:val="center"/>
          </w:tcPr>
          <w:p w14:paraId="1237DE0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044D448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 with Lt. STA-RAG-PCA bypass</w:t>
            </w:r>
          </w:p>
        </w:tc>
        <w:tc>
          <w:tcPr>
            <w:tcW w:w="1559" w:type="dxa"/>
            <w:vAlign w:val="center"/>
          </w:tcPr>
          <w:p w14:paraId="234AB94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Paramedian pontine perforator infarction, bypass graft occlusion</w:t>
            </w:r>
          </w:p>
        </w:tc>
        <w:tc>
          <w:tcPr>
            <w:tcW w:w="1134" w:type="dxa"/>
            <w:vAlign w:val="center"/>
          </w:tcPr>
          <w:p w14:paraId="04B372A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0/4</w:t>
            </w:r>
          </w:p>
        </w:tc>
        <w:tc>
          <w:tcPr>
            <w:tcW w:w="992" w:type="dxa"/>
            <w:vAlign w:val="center"/>
          </w:tcPr>
          <w:p w14:paraId="7343170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8</w:t>
            </w:r>
          </w:p>
        </w:tc>
        <w:tc>
          <w:tcPr>
            <w:tcW w:w="1984" w:type="dxa"/>
            <w:vAlign w:val="center"/>
          </w:tcPr>
          <w:p w14:paraId="6FD88DD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ncomplete thrombosis</w:t>
            </w:r>
          </w:p>
        </w:tc>
      </w:tr>
      <w:tr w:rsidR="00414B67" w:rsidRPr="00644BA5" w14:paraId="585BE1BF" w14:textId="77777777" w:rsidTr="00ED3C18">
        <w:trPr>
          <w:jc w:val="center"/>
        </w:trPr>
        <w:tc>
          <w:tcPr>
            <w:tcW w:w="988" w:type="dxa"/>
            <w:vAlign w:val="center"/>
          </w:tcPr>
          <w:p w14:paraId="0DA389C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esent series, 2025</w:t>
            </w:r>
          </w:p>
        </w:tc>
        <w:tc>
          <w:tcPr>
            <w:tcW w:w="567" w:type="dxa"/>
            <w:vAlign w:val="center"/>
          </w:tcPr>
          <w:p w14:paraId="55E9060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w:t>
            </w:r>
          </w:p>
        </w:tc>
        <w:tc>
          <w:tcPr>
            <w:tcW w:w="567" w:type="dxa"/>
            <w:vAlign w:val="center"/>
          </w:tcPr>
          <w:p w14:paraId="679A4FD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1/F</w:t>
            </w:r>
          </w:p>
        </w:tc>
        <w:tc>
          <w:tcPr>
            <w:tcW w:w="1025" w:type="dxa"/>
            <w:vAlign w:val="center"/>
          </w:tcPr>
          <w:p w14:paraId="25F564D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5.9</w:t>
            </w:r>
          </w:p>
        </w:tc>
        <w:tc>
          <w:tcPr>
            <w:tcW w:w="1384" w:type="dxa"/>
            <w:vAlign w:val="center"/>
          </w:tcPr>
          <w:p w14:paraId="52294F8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w:t>
            </w:r>
          </w:p>
        </w:tc>
        <w:tc>
          <w:tcPr>
            <w:tcW w:w="1701" w:type="dxa"/>
            <w:vAlign w:val="center"/>
          </w:tcPr>
          <w:p w14:paraId="15DC272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 xml:space="preserve">A total of 3 times repeated coil embolization, </w:t>
            </w:r>
            <w:proofErr w:type="spellStart"/>
            <w:r w:rsidRPr="00644BA5">
              <w:rPr>
                <w:rFonts w:ascii="Times New Roman" w:hAnsi="Times New Roman" w:cs="Times New Roman"/>
                <w:sz w:val="16"/>
                <w:szCs w:val="16"/>
              </w:rPr>
              <w:t>ventriculo</w:t>
            </w:r>
            <w:proofErr w:type="spellEnd"/>
            <w:r w:rsidRPr="00644BA5">
              <w:rPr>
                <w:rFonts w:ascii="Times New Roman" w:hAnsi="Times New Roman" w:cs="Times New Roman"/>
                <w:sz w:val="16"/>
                <w:szCs w:val="16"/>
              </w:rPr>
              <w:t>-peritoneal shunt</w:t>
            </w:r>
          </w:p>
        </w:tc>
        <w:tc>
          <w:tcPr>
            <w:tcW w:w="2552" w:type="dxa"/>
            <w:vAlign w:val="center"/>
          </w:tcPr>
          <w:p w14:paraId="39D7302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 with Lt. M2-RAG-SCA bypass</w:t>
            </w:r>
          </w:p>
        </w:tc>
        <w:tc>
          <w:tcPr>
            <w:tcW w:w="1559" w:type="dxa"/>
            <w:vAlign w:val="center"/>
          </w:tcPr>
          <w:p w14:paraId="0F6017D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747FB01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3</w:t>
            </w:r>
          </w:p>
        </w:tc>
        <w:tc>
          <w:tcPr>
            <w:tcW w:w="992" w:type="dxa"/>
            <w:vAlign w:val="center"/>
          </w:tcPr>
          <w:p w14:paraId="6192DDB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2</w:t>
            </w:r>
          </w:p>
        </w:tc>
        <w:tc>
          <w:tcPr>
            <w:tcW w:w="1984" w:type="dxa"/>
            <w:vAlign w:val="center"/>
          </w:tcPr>
          <w:p w14:paraId="5A505F1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Virtually complete thrombosis</w:t>
            </w:r>
          </w:p>
        </w:tc>
      </w:tr>
      <w:tr w:rsidR="00414B67" w:rsidRPr="00644BA5" w14:paraId="1F1F9500" w14:textId="77777777" w:rsidTr="00ED3C18">
        <w:trPr>
          <w:jc w:val="center"/>
        </w:trPr>
        <w:tc>
          <w:tcPr>
            <w:tcW w:w="988" w:type="dxa"/>
            <w:vMerge w:val="restart"/>
            <w:vAlign w:val="center"/>
          </w:tcPr>
          <w:p w14:paraId="57F03CA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Ewald, 2000</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KhwJXCU","properties":{"formattedCitation":"[9]","plainCitation":"[9]","noteIndex":0},"citationItems":[{"id":1169,"uris":["http://zotero.org/users/7853884/items/HPDAGYPN"],"itemData":{"id":1169,"type":"article-journal","abstract":"OBJECTIVE: Operative clipping is the most effective method in the treatment of cerebral giant aneurysms. But about 50% of all giant aneurysms are treatable this way. We want to report about eight patients with giant cerebral aneurysms, which were in our opinion \"unclippable\" without causing ischaemia in depending brain areas.\nMETHODS: We describe eight cases of giant aneurysms of the pericallosal artery (n = 1) the middle cerebral artery (n = 3), the basilar tip (n = 3) and of the upper part of the basilar artery (n = 1). One patient with an aneurysm of the pericallosal artery was treated with an extra-intracranial saphenous vein bypass saphenous bypass, in three cases of middle cerebral artery aneurysms an extra-intracranial bypass was also done combined with a resection of the aneurysm. The four patients suffering from an aneurysm of the basilar artery got an extra intracranial bypass too followed by an occlusion of the aneurysm with GD-Coils.\nRESULTS: There was no peri-operative mortality and no severe peri- or postoperative complication. The neurological symptoms of all patients were unchanged after the operation. An angiographic control showed a complete obliteration of the aneurysm and a free running bypass in all cases.\nCONCLUSION: Bypass surgery and combined bypass surgery and coil embolisation are effective methods in the treatment of giant cerebral aneurysms, which can not be treated by clipping alone.","container-title":"Acta Neurochirurgica","DOI":"10.1007/s007010070087","ISSN":"0001-6268","issue":"7","journalAbbreviation":"Acta Neurochir (Wien)","language":"eng","note":"PMID: 10955667","page":"731-737; discussion 737-738","source":"PubMed","title":"Bypass-surgery and coil-embolisation in the treatment of cerebral giant aneurysms","volume":"142","author":[{"family":"Ewald","given":"C. H."},{"family":"Kühne","given":"D."},{"family":"Hassler","given":"W. E."}],"issued":{"date-parts":[["2000"]]}}}],"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9]</w:t>
            </w:r>
            <w:r w:rsidRPr="00644BA5">
              <w:rPr>
                <w:rFonts w:ascii="Times New Roman" w:hAnsi="Times New Roman" w:cs="Times New Roman"/>
                <w:sz w:val="16"/>
                <w:szCs w:val="16"/>
              </w:rPr>
              <w:fldChar w:fldCharType="end"/>
            </w:r>
          </w:p>
        </w:tc>
        <w:tc>
          <w:tcPr>
            <w:tcW w:w="567" w:type="dxa"/>
            <w:vAlign w:val="center"/>
          </w:tcPr>
          <w:p w14:paraId="3654559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5C65850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025" w:type="dxa"/>
            <w:vAlign w:val="center"/>
          </w:tcPr>
          <w:p w14:paraId="3DAC8C2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0</w:t>
            </w:r>
          </w:p>
        </w:tc>
        <w:tc>
          <w:tcPr>
            <w:tcW w:w="1384" w:type="dxa"/>
            <w:vAlign w:val="center"/>
          </w:tcPr>
          <w:p w14:paraId="1F8A43C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ncidental finding</w:t>
            </w:r>
          </w:p>
        </w:tc>
        <w:tc>
          <w:tcPr>
            <w:tcW w:w="1701" w:type="dxa"/>
            <w:vAlign w:val="center"/>
          </w:tcPr>
          <w:p w14:paraId="16573AA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borted coil embolization</w:t>
            </w:r>
          </w:p>
        </w:tc>
        <w:tc>
          <w:tcPr>
            <w:tcW w:w="2552" w:type="dxa"/>
            <w:vAlign w:val="center"/>
          </w:tcPr>
          <w:p w14:paraId="2B72013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 stage procedures:</w:t>
            </w:r>
          </w:p>
          <w:p w14:paraId="4FA49D8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STA-PCA bypass and proximal occlusion of the Lt. P1,</w:t>
            </w:r>
          </w:p>
          <w:p w14:paraId="793D018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 of the aneurysm</w:t>
            </w:r>
          </w:p>
        </w:tc>
        <w:tc>
          <w:tcPr>
            <w:tcW w:w="1559" w:type="dxa"/>
            <w:vAlign w:val="center"/>
          </w:tcPr>
          <w:p w14:paraId="346FEFE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45527D2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2</w:t>
            </w:r>
          </w:p>
        </w:tc>
        <w:tc>
          <w:tcPr>
            <w:tcW w:w="992" w:type="dxa"/>
            <w:vAlign w:val="center"/>
          </w:tcPr>
          <w:p w14:paraId="0898290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w:t>
            </w:r>
          </w:p>
        </w:tc>
        <w:tc>
          <w:tcPr>
            <w:tcW w:w="1984" w:type="dxa"/>
            <w:vAlign w:val="center"/>
          </w:tcPr>
          <w:p w14:paraId="506A753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w:t>
            </w:r>
          </w:p>
        </w:tc>
      </w:tr>
      <w:tr w:rsidR="00414B67" w:rsidRPr="00644BA5" w14:paraId="249B95B7" w14:textId="77777777" w:rsidTr="00ED3C18">
        <w:trPr>
          <w:jc w:val="center"/>
        </w:trPr>
        <w:tc>
          <w:tcPr>
            <w:tcW w:w="988" w:type="dxa"/>
            <w:vMerge/>
            <w:vAlign w:val="center"/>
          </w:tcPr>
          <w:p w14:paraId="19A3E88F"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401D7B5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46114D5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025" w:type="dxa"/>
            <w:vAlign w:val="center"/>
          </w:tcPr>
          <w:p w14:paraId="20D1A85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0</w:t>
            </w:r>
          </w:p>
        </w:tc>
        <w:tc>
          <w:tcPr>
            <w:tcW w:w="1384" w:type="dxa"/>
            <w:vAlign w:val="center"/>
          </w:tcPr>
          <w:p w14:paraId="2633533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 visual disturbance</w:t>
            </w:r>
          </w:p>
        </w:tc>
        <w:tc>
          <w:tcPr>
            <w:tcW w:w="1701" w:type="dxa"/>
            <w:vAlign w:val="center"/>
          </w:tcPr>
          <w:p w14:paraId="1A0B4CE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3E91118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 stage procedures:</w:t>
            </w:r>
          </w:p>
          <w:p w14:paraId="5E5B48C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STA-PCA bypass and proximal occlusion of the Rt. P1,</w:t>
            </w:r>
          </w:p>
          <w:p w14:paraId="6F04E6F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 of the aneurysm</w:t>
            </w:r>
          </w:p>
        </w:tc>
        <w:tc>
          <w:tcPr>
            <w:tcW w:w="1559" w:type="dxa"/>
            <w:vAlign w:val="center"/>
          </w:tcPr>
          <w:p w14:paraId="2A1D93A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4BB66CA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3073D7C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w:t>
            </w:r>
          </w:p>
        </w:tc>
        <w:tc>
          <w:tcPr>
            <w:tcW w:w="1984" w:type="dxa"/>
            <w:vAlign w:val="center"/>
          </w:tcPr>
          <w:p w14:paraId="6728D5B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w:t>
            </w:r>
          </w:p>
        </w:tc>
      </w:tr>
      <w:tr w:rsidR="00414B67" w:rsidRPr="00644BA5" w14:paraId="6785A05D" w14:textId="77777777" w:rsidTr="00ED3C18">
        <w:trPr>
          <w:jc w:val="center"/>
        </w:trPr>
        <w:tc>
          <w:tcPr>
            <w:tcW w:w="988" w:type="dxa"/>
            <w:vMerge/>
            <w:vAlign w:val="center"/>
          </w:tcPr>
          <w:p w14:paraId="7FCB44D9"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341D41F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567" w:type="dxa"/>
            <w:vAlign w:val="center"/>
          </w:tcPr>
          <w:p w14:paraId="6177F0B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025" w:type="dxa"/>
            <w:vAlign w:val="center"/>
          </w:tcPr>
          <w:p w14:paraId="5159F2A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384" w:type="dxa"/>
            <w:vAlign w:val="center"/>
          </w:tcPr>
          <w:p w14:paraId="02BF7CB1" w14:textId="77777777" w:rsidR="00414B67" w:rsidRPr="00644BA5" w:rsidRDefault="00414B67" w:rsidP="00ED3C18">
            <w:pPr>
              <w:jc w:val="center"/>
              <w:rPr>
                <w:rFonts w:ascii="Times New Roman" w:hAnsi="Times New Roman" w:cs="Times New Roman"/>
                <w:sz w:val="16"/>
                <w:szCs w:val="16"/>
              </w:rPr>
            </w:pPr>
            <w:proofErr w:type="spellStart"/>
            <w:r w:rsidRPr="00644BA5">
              <w:rPr>
                <w:rFonts w:ascii="Times New Roman" w:hAnsi="Times New Roman" w:cs="Times New Roman"/>
                <w:sz w:val="16"/>
                <w:szCs w:val="16"/>
              </w:rPr>
              <w:t>Tetraparesis</w:t>
            </w:r>
            <w:proofErr w:type="spellEnd"/>
            <w:r w:rsidRPr="00644BA5">
              <w:rPr>
                <w:rFonts w:ascii="Times New Roman" w:hAnsi="Times New Roman" w:cs="Times New Roman"/>
                <w:sz w:val="16"/>
                <w:szCs w:val="16"/>
              </w:rPr>
              <w:t>, visual and swallow disturbance</w:t>
            </w:r>
          </w:p>
        </w:tc>
        <w:tc>
          <w:tcPr>
            <w:tcW w:w="1701" w:type="dxa"/>
            <w:vAlign w:val="center"/>
          </w:tcPr>
          <w:p w14:paraId="071F3B5E" w14:textId="77777777" w:rsidR="00414B67" w:rsidRPr="00644BA5" w:rsidRDefault="00414B67" w:rsidP="00ED3C18">
            <w:pPr>
              <w:jc w:val="center"/>
              <w:rPr>
                <w:rFonts w:ascii="Times New Roman" w:hAnsi="Times New Roman" w:cs="Times New Roman"/>
                <w:sz w:val="16"/>
                <w:szCs w:val="16"/>
              </w:rPr>
            </w:pPr>
            <w:proofErr w:type="spellStart"/>
            <w:r w:rsidRPr="00644BA5">
              <w:rPr>
                <w:rFonts w:ascii="Times New Roman" w:hAnsi="Times New Roman" w:cs="Times New Roman"/>
                <w:sz w:val="16"/>
                <w:szCs w:val="16"/>
              </w:rPr>
              <w:t>Ventriculo</w:t>
            </w:r>
            <w:proofErr w:type="spellEnd"/>
            <w:r w:rsidRPr="00644BA5">
              <w:rPr>
                <w:rFonts w:ascii="Times New Roman" w:hAnsi="Times New Roman" w:cs="Times New Roman"/>
                <w:sz w:val="16"/>
                <w:szCs w:val="16"/>
              </w:rPr>
              <w:t>-peritoneal shunt, partial coil embolization</w:t>
            </w:r>
          </w:p>
        </w:tc>
        <w:tc>
          <w:tcPr>
            <w:tcW w:w="2552" w:type="dxa"/>
            <w:vAlign w:val="center"/>
          </w:tcPr>
          <w:p w14:paraId="543526F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STA-PCA bypass and endovascular BA occlusion</w:t>
            </w:r>
          </w:p>
        </w:tc>
        <w:tc>
          <w:tcPr>
            <w:tcW w:w="1559" w:type="dxa"/>
            <w:vAlign w:val="center"/>
          </w:tcPr>
          <w:p w14:paraId="1623D95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oculomotor nerve palsy</w:t>
            </w:r>
          </w:p>
        </w:tc>
        <w:tc>
          <w:tcPr>
            <w:tcW w:w="1134" w:type="dxa"/>
            <w:vAlign w:val="center"/>
          </w:tcPr>
          <w:p w14:paraId="7854A09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4</w:t>
            </w:r>
          </w:p>
        </w:tc>
        <w:tc>
          <w:tcPr>
            <w:tcW w:w="992" w:type="dxa"/>
            <w:vAlign w:val="center"/>
          </w:tcPr>
          <w:p w14:paraId="61A1821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1984" w:type="dxa"/>
            <w:vAlign w:val="center"/>
          </w:tcPr>
          <w:p w14:paraId="0C099AD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w:t>
            </w:r>
          </w:p>
        </w:tc>
      </w:tr>
      <w:tr w:rsidR="00414B67" w:rsidRPr="00644BA5" w14:paraId="0090DC4D" w14:textId="77777777" w:rsidTr="00ED3C18">
        <w:trPr>
          <w:jc w:val="center"/>
        </w:trPr>
        <w:tc>
          <w:tcPr>
            <w:tcW w:w="988" w:type="dxa"/>
            <w:vMerge w:val="restart"/>
            <w:vAlign w:val="center"/>
          </w:tcPr>
          <w:p w14:paraId="0C65F87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oh, 2001</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UA0k5sA","properties":{"formattedCitation":"[13]","plainCitation":"[13]","noteIndex":0},"citationItems":[{"id":787,"uris":["http://zotero.org/users/7853884/items/7Z8W5768"],"itemData":{"id":787,"type":"article-journal","abstract":"Object.\n              Certain intracranial aneurysms, because of their fusiform or complex wide-necked structure, giant size, or involvement with critical perforating or branch vessels, are unamenable to direct surgical clipping or endovascular coil treatment. Management of such lesions requires alternative or novel treatment strategies. Proximal and distal occlusion (trapping) is the most effective strategy. In lesions that cannot be trapped, alteration in blood flow to the “inflow zone,” the site most vulnerable to aneurysm growth and rupture, is used.\n            \n            \n              Methods.\n              From 1991 to 1999 the combined neurosurgical—neuroendovascular team at the Massachusetts General Hospital (MGH) managed 48 intracranial aneurysms that could not be clipped or occluded. Intracavernous internal carotid artery aneurysms were excluded from this analysis. By applying a previously described aneurysm rupture risk classification system (MGH Grades 0–5) based on the age of the patient, aneurysm size, Hunt and Hess grade, Fisher grade, and whether the aneurysm was a giant lesion located in the posterior circulation, the authors found that a significant number of patients were at moderate risk (MGH Grade 2; 31.3% of patients) and at high risk (MGH Grades 3 or 4; 22.9%) for treatment-related morbidity. The lesions were treated using a variety of strategies—surgical, endovascular, or a combination of modalities. Aneurysms that could not be trapped or occluded were treated using a paradigm of flow alteration, with flow redirected from either native collateral networks or from a surgically performed vascular bypass. Overall clinical outcomes were determined using the Glasgow Outcome Scale (GOS). A GOS score of 5 or 4 was achieved in 77.1%, a GOS score of 3 or 2 in 8.3%, and death (GOS 1) occurred in 14.6% of the patients. Procedure-related complications occurred in 27.1% of cases; the major morbidity rate was 6.3% and the mortality rate was 10.4%. Three patients experienced aneurysmal hemorrhage posttreatment; in two patients this event proved to be fatal. Aneurysms with MGH Grades 0, 1, 2, 3, and 4 were associated with favorable outcomes (GOS scores of 5 or 4) in 100%, 92.8%, 71.4%, 50%, and 0% of instances, respectively.\n            \n            \n              Conclusions.\n              Despite a high incidence of transient complications, intracranial aneurysms that cannot be clipped or occluded require alternative surgical and endovascular treatment strategies. In those aneurysms that cannot safely be trapped or occluded, one approach is the treatment strategy of flow alteration.","container-title":"Journal of Neurosurgery","DOI":"10.3171/jns.2001.95.1.0024","ISSN":"0022-3085","issue":"1","language":"en","page":"24-35","source":"DOI.org (Crossref)","title":"Combined surgical and endovascular techniques of flow alteration to treat fusiform and complex wide-necked intracranial aneurysms that are unsuitable for clipping or coil embolization","volume":"95","author":[{"family":"Hoh","given":"Brian L."},{"family":"Putman","given":"Christopher M."},{"family":"Budzik","given":"Ronald F."},{"family":"Carter","given":"Bob S."},{"family":"Ogilvy","given":"Christopher S."}],"issued":{"date-parts":[["2001",7]]}}}],"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13]</w:t>
            </w:r>
            <w:r w:rsidRPr="00644BA5">
              <w:rPr>
                <w:rFonts w:ascii="Times New Roman" w:hAnsi="Times New Roman" w:cs="Times New Roman"/>
                <w:sz w:val="16"/>
                <w:szCs w:val="16"/>
              </w:rPr>
              <w:fldChar w:fldCharType="end"/>
            </w:r>
          </w:p>
        </w:tc>
        <w:tc>
          <w:tcPr>
            <w:tcW w:w="567" w:type="dxa"/>
            <w:vAlign w:val="center"/>
          </w:tcPr>
          <w:p w14:paraId="3EF9973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082A01D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025" w:type="dxa"/>
            <w:vAlign w:val="center"/>
          </w:tcPr>
          <w:p w14:paraId="4E95D3D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iant</w:t>
            </w:r>
          </w:p>
        </w:tc>
        <w:tc>
          <w:tcPr>
            <w:tcW w:w="1384" w:type="dxa"/>
            <w:vAlign w:val="center"/>
          </w:tcPr>
          <w:p w14:paraId="64EDFD6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191E7D9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2552" w:type="dxa"/>
            <w:vAlign w:val="center"/>
          </w:tcPr>
          <w:p w14:paraId="41C5777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ged endovascular occlusion of the bilateral VAs</w:t>
            </w:r>
          </w:p>
        </w:tc>
        <w:tc>
          <w:tcPr>
            <w:tcW w:w="1559" w:type="dxa"/>
            <w:vAlign w:val="center"/>
          </w:tcPr>
          <w:p w14:paraId="4F84764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134" w:type="dxa"/>
            <w:vAlign w:val="center"/>
          </w:tcPr>
          <w:p w14:paraId="27BB6E0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3</w:t>
            </w:r>
          </w:p>
        </w:tc>
        <w:tc>
          <w:tcPr>
            <w:tcW w:w="992" w:type="dxa"/>
            <w:vAlign w:val="center"/>
          </w:tcPr>
          <w:p w14:paraId="5C788DE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984" w:type="dxa"/>
            <w:vAlign w:val="center"/>
          </w:tcPr>
          <w:p w14:paraId="17E9D4A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61CD6B40" w14:textId="77777777" w:rsidTr="00ED3C18">
        <w:trPr>
          <w:jc w:val="center"/>
        </w:trPr>
        <w:tc>
          <w:tcPr>
            <w:tcW w:w="988" w:type="dxa"/>
            <w:vMerge/>
            <w:vAlign w:val="center"/>
          </w:tcPr>
          <w:p w14:paraId="50601538"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111AD55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4D785C2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025" w:type="dxa"/>
            <w:vAlign w:val="center"/>
          </w:tcPr>
          <w:p w14:paraId="1D74185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iant</w:t>
            </w:r>
          </w:p>
        </w:tc>
        <w:tc>
          <w:tcPr>
            <w:tcW w:w="1384" w:type="dxa"/>
            <w:vAlign w:val="center"/>
          </w:tcPr>
          <w:p w14:paraId="09D58E3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60BE26C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2552" w:type="dxa"/>
            <w:vAlign w:val="center"/>
          </w:tcPr>
          <w:p w14:paraId="79E1923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ged endovascular occlusion of single VA and surgical BA occlusion</w:t>
            </w:r>
          </w:p>
        </w:tc>
        <w:tc>
          <w:tcPr>
            <w:tcW w:w="1559" w:type="dxa"/>
            <w:vAlign w:val="center"/>
          </w:tcPr>
          <w:p w14:paraId="5DB3AC4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134" w:type="dxa"/>
            <w:vAlign w:val="center"/>
          </w:tcPr>
          <w:p w14:paraId="50E5580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3</w:t>
            </w:r>
          </w:p>
        </w:tc>
        <w:tc>
          <w:tcPr>
            <w:tcW w:w="992" w:type="dxa"/>
            <w:vAlign w:val="center"/>
          </w:tcPr>
          <w:p w14:paraId="096F6A9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984" w:type="dxa"/>
            <w:vAlign w:val="center"/>
          </w:tcPr>
          <w:p w14:paraId="1258554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0A9396AD" w14:textId="77777777" w:rsidTr="00ED3C18">
        <w:trPr>
          <w:jc w:val="center"/>
        </w:trPr>
        <w:tc>
          <w:tcPr>
            <w:tcW w:w="988" w:type="dxa"/>
            <w:vMerge w:val="restart"/>
            <w:vAlign w:val="center"/>
          </w:tcPr>
          <w:p w14:paraId="20984EE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awton, 2002</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sLvGwgQ","properties":{"formattedCitation":"[21]","plainCitation":"[21]","noteIndex":0},"citationItems":[{"id":12814,"uris":["http://zotero.org/users/7853884/items/52XB7548"],"itemData":{"id":12814,"type":"article-journal","abstract":"OBJECTIVE: To demonstrate that well-trained neurosurgeons can successfully treat patients with basilar apex aneurysms, to encourage young neurosurgeons in  appropriate clinical environments to develop this expertise, and to describe a  personal experience with an initial series. METHODS: In a consecutive series of  500 aneurysms treated surgically over 3.5 years, 57 aneurysms in 56 patients were  located at the basilar apex, 47% of which were large or giant in size. RESULTS:  Most aneurysms (77%) were treated by direct clipping through an  orbitozygomatic-pterional transsylvian approach. The surgical mortality rate was  9%, and permanent neurological morbidity associated with treatment occurred in  5%. Good outcomes (Glasgow Outcome Scale score 5 or 4) were achieved in 84%. Good  outcomes increased from 79% in the first half of the series to 90% in the second  half, and the mortality rate decreased from 21 to 4%. CONCLUSION: Young  neurosurgeons can acquire technical proficiency with basilar apex aneurysms while  achieving optimal patient outcomes. Young neurosurgeons with the right training,  talent, and temperament are needed to deal with those patients with basilar  aneurysms who require surgery and with a possible shortage of basilar aneurysm  surgeons in the future. The learning curve is characterized by increased  temporary clipping, better perforator dissection, and more sophisticated  permanent clipping technique. The path to proficiency can be as demanding  mentally as it is technically.","container-title":"Neurosurgery","DOI":"10.1097/00006123-200201000-00002","ISSN":"0148-396X","issue":"1","journalAbbreviation":"Neurosurgery","language":"eng","note":"publisher-place: United States\nPMID: 11844228","page":"1-8; discussion 8-10","title":"Basilar apex aneurysms: surgical results and perspectives from an initial experience.","volume":"50","author":[{"family":"Lawton","given":"Michael T."}],"issued":{"date-parts":[["2002",1]]}}}],"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21]</w:t>
            </w:r>
            <w:r w:rsidRPr="00644BA5">
              <w:rPr>
                <w:rFonts w:ascii="Times New Roman" w:hAnsi="Times New Roman" w:cs="Times New Roman"/>
                <w:sz w:val="16"/>
                <w:szCs w:val="16"/>
              </w:rPr>
              <w:fldChar w:fldCharType="end"/>
            </w:r>
          </w:p>
        </w:tc>
        <w:tc>
          <w:tcPr>
            <w:tcW w:w="567" w:type="dxa"/>
            <w:vAlign w:val="center"/>
          </w:tcPr>
          <w:p w14:paraId="0E17561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304ECBA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025" w:type="dxa"/>
            <w:vAlign w:val="center"/>
          </w:tcPr>
          <w:p w14:paraId="59E8C0C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384" w:type="dxa"/>
            <w:vAlign w:val="center"/>
          </w:tcPr>
          <w:p w14:paraId="51397C9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256CCFC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5A6C880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10AB098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Midbrain infarction</w:t>
            </w:r>
          </w:p>
        </w:tc>
        <w:tc>
          <w:tcPr>
            <w:tcW w:w="1134" w:type="dxa"/>
            <w:vAlign w:val="center"/>
          </w:tcPr>
          <w:p w14:paraId="0C992E2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6</w:t>
            </w:r>
          </w:p>
        </w:tc>
        <w:tc>
          <w:tcPr>
            <w:tcW w:w="992" w:type="dxa"/>
            <w:vAlign w:val="center"/>
          </w:tcPr>
          <w:p w14:paraId="6B8B504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984" w:type="dxa"/>
            <w:vAlign w:val="center"/>
          </w:tcPr>
          <w:p w14:paraId="5A94692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1F885C32" w14:textId="77777777" w:rsidTr="00ED3C18">
        <w:trPr>
          <w:jc w:val="center"/>
        </w:trPr>
        <w:tc>
          <w:tcPr>
            <w:tcW w:w="988" w:type="dxa"/>
            <w:vMerge/>
            <w:vAlign w:val="center"/>
          </w:tcPr>
          <w:p w14:paraId="5B082E95"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63EFEBC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0634655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025" w:type="dxa"/>
            <w:vAlign w:val="center"/>
          </w:tcPr>
          <w:p w14:paraId="231FA73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iant</w:t>
            </w:r>
          </w:p>
        </w:tc>
        <w:tc>
          <w:tcPr>
            <w:tcW w:w="1384" w:type="dxa"/>
            <w:vAlign w:val="center"/>
          </w:tcPr>
          <w:p w14:paraId="105F048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283DB28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w:t>
            </w:r>
          </w:p>
        </w:tc>
        <w:tc>
          <w:tcPr>
            <w:tcW w:w="2552" w:type="dxa"/>
            <w:vAlign w:val="center"/>
          </w:tcPr>
          <w:p w14:paraId="61F74FD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PCA bypass and recoiling of the aneurysm</w:t>
            </w:r>
          </w:p>
        </w:tc>
        <w:tc>
          <w:tcPr>
            <w:tcW w:w="1559" w:type="dxa"/>
            <w:vAlign w:val="center"/>
          </w:tcPr>
          <w:p w14:paraId="67BFDB8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 xml:space="preserve">Did not improve neurologically </w:t>
            </w:r>
            <w:r w:rsidRPr="00644BA5">
              <w:rPr>
                <w:rFonts w:ascii="Times New Roman" w:eastAsia="맑은 고딕" w:hAnsi="Times New Roman" w:cs="Times New Roman"/>
                <w:sz w:val="16"/>
                <w:szCs w:val="16"/>
              </w:rPr>
              <w:t>→</w:t>
            </w:r>
            <w:r w:rsidRPr="00644BA5">
              <w:rPr>
                <w:rFonts w:ascii="Times New Roman" w:hAnsi="Times New Roman" w:cs="Times New Roman"/>
                <w:sz w:val="16"/>
                <w:szCs w:val="16"/>
              </w:rPr>
              <w:t xml:space="preserve"> support withdrawn</w:t>
            </w:r>
          </w:p>
        </w:tc>
        <w:tc>
          <w:tcPr>
            <w:tcW w:w="1134" w:type="dxa"/>
            <w:vAlign w:val="center"/>
          </w:tcPr>
          <w:p w14:paraId="4655A8C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6</w:t>
            </w:r>
          </w:p>
        </w:tc>
        <w:tc>
          <w:tcPr>
            <w:tcW w:w="992" w:type="dxa"/>
            <w:vAlign w:val="center"/>
          </w:tcPr>
          <w:p w14:paraId="5F37BE5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984" w:type="dxa"/>
            <w:vAlign w:val="center"/>
          </w:tcPr>
          <w:p w14:paraId="788EF63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7F6BAA8E" w14:textId="77777777" w:rsidTr="00ED3C18">
        <w:trPr>
          <w:jc w:val="center"/>
        </w:trPr>
        <w:tc>
          <w:tcPr>
            <w:tcW w:w="988" w:type="dxa"/>
            <w:vAlign w:val="center"/>
          </w:tcPr>
          <w:p w14:paraId="4D45B74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ussel, 2002</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LHVCFkm","properties":{"formattedCitation":"[35]","plainCitation":"[35]","noteIndex":0},"citationItems":[{"id":12968,"uris":["http://zotero.org/users/7853884/items/8N9KACTX"],"itemData":{"id":12968,"type":"article-journal","abstract":"The authors present the case of a patient who suffered from progressive cranial nerve dysfunction, radiographically documented brainstem compression, and  peduncular hallucinosis after undergoing endosaccular coil placement in a giant  basilar apex aneurysm. Symptom resolution was achieved following clip ligation of  the basilar artery. The pathogenesis of aneurysm mass effect due to coil  placement is discussed and the pertinent literature is reviewed.","container-title":"Journal of neurosurgery","DOI":"10.3171/jns.2002.97.3.0705","ISSN":"0022-3085","issue":"3","journalAbbreviation":"J Neurosurg","language":"eng","note":"publisher-place: United States\nPMID: 12296659","page":"705-708","title":"Neurological deterioration after coil embolization of a giant basilar apex aneurysm with resolution following parent artery clip ligation. Case report and  review of the literature.","volume":"97","author":[{"family":"Russell","given":"Stephen M."},{"family":"Nelson","given":"P. Kim"},{"family":"Jafar","given":"Jafar J."}],"issued":{"date-parts":[["2002",9]]}}}],"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5]</w:t>
            </w:r>
            <w:r w:rsidRPr="00644BA5">
              <w:rPr>
                <w:rFonts w:ascii="Times New Roman" w:hAnsi="Times New Roman" w:cs="Times New Roman"/>
                <w:sz w:val="16"/>
                <w:szCs w:val="16"/>
              </w:rPr>
              <w:fldChar w:fldCharType="end"/>
            </w:r>
          </w:p>
        </w:tc>
        <w:tc>
          <w:tcPr>
            <w:tcW w:w="567" w:type="dxa"/>
            <w:vAlign w:val="center"/>
          </w:tcPr>
          <w:p w14:paraId="0694820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0A4CDD4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5/M</w:t>
            </w:r>
          </w:p>
        </w:tc>
        <w:tc>
          <w:tcPr>
            <w:tcW w:w="1025" w:type="dxa"/>
            <w:vAlign w:val="center"/>
          </w:tcPr>
          <w:p w14:paraId="41D0952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0</w:t>
            </w:r>
          </w:p>
        </w:tc>
        <w:tc>
          <w:tcPr>
            <w:tcW w:w="1384" w:type="dxa"/>
            <w:vAlign w:val="center"/>
          </w:tcPr>
          <w:p w14:paraId="79F6B5C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w:t>
            </w:r>
          </w:p>
        </w:tc>
        <w:tc>
          <w:tcPr>
            <w:tcW w:w="1701" w:type="dxa"/>
            <w:vAlign w:val="center"/>
          </w:tcPr>
          <w:p w14:paraId="08A8B7D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w:t>
            </w:r>
          </w:p>
        </w:tc>
        <w:tc>
          <w:tcPr>
            <w:tcW w:w="2552" w:type="dxa"/>
            <w:vAlign w:val="center"/>
          </w:tcPr>
          <w:p w14:paraId="4BA1621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093CBB9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79F4476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1</w:t>
            </w:r>
          </w:p>
        </w:tc>
        <w:tc>
          <w:tcPr>
            <w:tcW w:w="992" w:type="dxa"/>
            <w:vAlign w:val="center"/>
          </w:tcPr>
          <w:p w14:paraId="2B64D85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2</w:t>
            </w:r>
          </w:p>
        </w:tc>
        <w:tc>
          <w:tcPr>
            <w:tcW w:w="1984" w:type="dxa"/>
            <w:vAlign w:val="center"/>
          </w:tcPr>
          <w:p w14:paraId="56CC873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 coil compaction or aneurysm recanalization</w:t>
            </w:r>
          </w:p>
        </w:tc>
      </w:tr>
      <w:tr w:rsidR="00414B67" w:rsidRPr="00644BA5" w14:paraId="72B8200C" w14:textId="77777777" w:rsidTr="00ED3C18">
        <w:trPr>
          <w:jc w:val="center"/>
        </w:trPr>
        <w:tc>
          <w:tcPr>
            <w:tcW w:w="988" w:type="dxa"/>
            <w:vAlign w:val="center"/>
          </w:tcPr>
          <w:p w14:paraId="607B138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lastRenderedPageBreak/>
              <w:t>Evans, 2004</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FDwmyRN","properties":{"formattedCitation":"[8]","plainCitation":"[8]","noteIndex":0},"citationItems":[{"id":12099,"uris":["http://zotero.org/users/7853884/items/8ZH5M22I"],"itemData":{"id":12099,"type":"article-journal","abstract":"OBJECTIVE: To describe the bypass techniques, cranial base approaches, results of treatment, causes of failure, and lessons that are learned in patients with posterior circulation aneurysms requiring revascularization.\nMETHODS: Retrospectively, 19 patients with posterior fossa aneurysms requiring revascularization procedures operated on between 1991 and 2002 were reviewed. Preoperative and postoperative clinical information, neurological examinations, imaging data, and updated follow-ups were reviewed. Patient outcome is reported as the most current Karnofsky Performance Scale score.\nRESULTS: A total of 22 arterial bypasses were performed in 19 patients for posterior fossa circulation aneurysms between 1991 and 2002. The mean follow-up was 41 months. Total graft patency rate (including patients requiring reoperation) was 86.4% (before) and 100% (after) salvage procedures. Patient outcome was 84.2% with Karnofsky Performance Scale score 80 to 90, and three deaths occurred perioperatively. Only one death could be attributed to the failure of the radial artery graft because of spasm and subsequent rupture during angioplasty.\nCONCLUSION: Certain graft selection criteria and technical considerations contribute to the success or failure of bypass grafts in the management of posterior circulation aneurysms. Bypass procedures remain an important method of management of complex posterior circulation aneurysms, in addition to endovascular procedures.","container-title":"Neurosurgery","DOI":"10.1227/01.neu.0000140822.64362.c6","ISSN":"1524-4040","issue":"5","journalAbbreviation":"Neurosurgery","language":"eng","note":"PMID: 15509310","page":"1036-1049","source":"PubMed","title":"Bypass grafting and revascularization in the management of posterior circulation aneurysms","volume":"55","author":[{"family":"Evans","given":"James J."},{"family":"Sekhar","given":"Laligam N."},{"family":"Rak","given":"Ramin"},{"family":"Stimac","given":"Dinko"}],"issued":{"date-parts":[["2004",11]]}}}],"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8]</w:t>
            </w:r>
            <w:r w:rsidRPr="00644BA5">
              <w:rPr>
                <w:rFonts w:ascii="Times New Roman" w:hAnsi="Times New Roman" w:cs="Times New Roman"/>
                <w:sz w:val="16"/>
                <w:szCs w:val="16"/>
              </w:rPr>
              <w:fldChar w:fldCharType="end"/>
            </w:r>
          </w:p>
        </w:tc>
        <w:tc>
          <w:tcPr>
            <w:tcW w:w="567" w:type="dxa"/>
            <w:vAlign w:val="center"/>
          </w:tcPr>
          <w:p w14:paraId="6CA90B5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2C24042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71/F</w:t>
            </w:r>
          </w:p>
        </w:tc>
        <w:tc>
          <w:tcPr>
            <w:tcW w:w="1025" w:type="dxa"/>
            <w:vAlign w:val="center"/>
          </w:tcPr>
          <w:p w14:paraId="7CBF60C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arge</w:t>
            </w:r>
          </w:p>
        </w:tc>
        <w:tc>
          <w:tcPr>
            <w:tcW w:w="1384" w:type="dxa"/>
            <w:vAlign w:val="center"/>
          </w:tcPr>
          <w:p w14:paraId="54F140C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AH</w:t>
            </w:r>
          </w:p>
        </w:tc>
        <w:tc>
          <w:tcPr>
            <w:tcW w:w="1701" w:type="dxa"/>
            <w:vAlign w:val="center"/>
          </w:tcPr>
          <w:p w14:paraId="464F2E5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66B2B3B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MCA-RAG-PCA bypass and direct clipping of the aneurysm with sacrifice of the Rt. PCA origin</w:t>
            </w:r>
          </w:p>
        </w:tc>
        <w:tc>
          <w:tcPr>
            <w:tcW w:w="1559" w:type="dxa"/>
            <w:vAlign w:val="center"/>
          </w:tcPr>
          <w:p w14:paraId="70A4B4E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79BD5B8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3</w:t>
            </w:r>
          </w:p>
        </w:tc>
        <w:tc>
          <w:tcPr>
            <w:tcW w:w="992" w:type="dxa"/>
            <w:vAlign w:val="center"/>
          </w:tcPr>
          <w:p w14:paraId="706C76A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8</w:t>
            </w:r>
          </w:p>
        </w:tc>
        <w:tc>
          <w:tcPr>
            <w:tcW w:w="1984" w:type="dxa"/>
            <w:vAlign w:val="center"/>
          </w:tcPr>
          <w:p w14:paraId="0C1091D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 (died of acute subdural hematoma due to fall)</w:t>
            </w:r>
          </w:p>
        </w:tc>
      </w:tr>
      <w:tr w:rsidR="00414B67" w:rsidRPr="00644BA5" w14:paraId="50C01896" w14:textId="77777777" w:rsidTr="00ED3C18">
        <w:trPr>
          <w:jc w:val="center"/>
        </w:trPr>
        <w:tc>
          <w:tcPr>
            <w:tcW w:w="988" w:type="dxa"/>
            <w:vAlign w:val="center"/>
          </w:tcPr>
          <w:p w14:paraId="1CB273F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Yasui, 2004</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u9cPD9l","properties":{"formattedCitation":"[46]","plainCitation":"[46]","noteIndex":0},"citationItems":[{"id":11795,"uris":["http://zotero.org/users/7853884/items/A9IV49PR"],"itemData":{"id":11795,"type":"article-journal","abstract":"A 40-year-old man suffered chronic progressive symptoms of brainstem compression after undergoing endosaccular coil placement in a ruptured large basilar bifurcation aneurysm. Radiographical examinations showed coil compaction and regrowth of the aneurysmal mass with perifocal mesencephalic edema. The symptoms did not resolve even after additional clip occlusion of the upper basilar artery and the patient died of rerupture. At present, direct surgical clipping using a skull base technique with or without hypothermic circulatory arrest or upper basilar artery occlusion with or without bypass surgery may be a better choice as an initial treatment for giant or large basilar bifurcation aneurysm with a wide neck.","container-title":"Neurologia Medico-Chirurgica","DOI":"10.2176/nmc.44.587","ISSN":"0470-8105","issue":"11","journalAbbreviation":"Neurol Med Chir (Tokyo)","language":"eng","note":"PMID: 15686178","page":"587-590","source":"PubMed","title":"Regrowth and fatal rerupture despite proximal occlusion after coil embolization of a ruptured large basilar bifurcation aneurysm--case report","volume":"44","author":[{"family":"Yasui","given":"Toshihiro"},{"family":"Komiyama","given":"Masaki"},{"family":"Iwai","given":"Yoshiyasu"},{"family":"Yamanaka","given":"Kazuhiro"},{"family":"Matsusaka","given":"Yasuhiro"},{"family":"Morikawa","given":"Toshie"},{"family":"Ishiguro","given":"Tomoya"}],"issued":{"date-parts":[["2004",11]]}}}],"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46]</w:t>
            </w:r>
            <w:r w:rsidRPr="00644BA5">
              <w:rPr>
                <w:rFonts w:ascii="Times New Roman" w:hAnsi="Times New Roman" w:cs="Times New Roman"/>
                <w:sz w:val="16"/>
                <w:szCs w:val="16"/>
              </w:rPr>
              <w:fldChar w:fldCharType="end"/>
            </w:r>
          </w:p>
        </w:tc>
        <w:tc>
          <w:tcPr>
            <w:tcW w:w="567" w:type="dxa"/>
            <w:vAlign w:val="center"/>
          </w:tcPr>
          <w:p w14:paraId="0518355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0CC2CCD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0/M</w:t>
            </w:r>
          </w:p>
        </w:tc>
        <w:tc>
          <w:tcPr>
            <w:tcW w:w="1025" w:type="dxa"/>
            <w:vAlign w:val="center"/>
          </w:tcPr>
          <w:p w14:paraId="2839B24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iant</w:t>
            </w:r>
          </w:p>
        </w:tc>
        <w:tc>
          <w:tcPr>
            <w:tcW w:w="1384" w:type="dxa"/>
            <w:vAlign w:val="center"/>
          </w:tcPr>
          <w:p w14:paraId="4878CA3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AH</w:t>
            </w:r>
          </w:p>
        </w:tc>
        <w:tc>
          <w:tcPr>
            <w:tcW w:w="1701" w:type="dxa"/>
            <w:vAlign w:val="center"/>
          </w:tcPr>
          <w:p w14:paraId="5CF1C4C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Wrapping, a total of 4 times repeated coil embolization</w:t>
            </w:r>
          </w:p>
        </w:tc>
        <w:tc>
          <w:tcPr>
            <w:tcW w:w="2552" w:type="dxa"/>
            <w:vAlign w:val="center"/>
          </w:tcPr>
          <w:p w14:paraId="4217776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194CE4E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ontine infarction 4 days after the surgery</w:t>
            </w:r>
          </w:p>
        </w:tc>
        <w:tc>
          <w:tcPr>
            <w:tcW w:w="1134" w:type="dxa"/>
            <w:vAlign w:val="center"/>
          </w:tcPr>
          <w:p w14:paraId="35F6C2D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6</w:t>
            </w:r>
          </w:p>
        </w:tc>
        <w:tc>
          <w:tcPr>
            <w:tcW w:w="992" w:type="dxa"/>
            <w:vAlign w:val="center"/>
          </w:tcPr>
          <w:p w14:paraId="569CB5A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9</w:t>
            </w:r>
          </w:p>
        </w:tc>
        <w:tc>
          <w:tcPr>
            <w:tcW w:w="1984" w:type="dxa"/>
            <w:vAlign w:val="center"/>
          </w:tcPr>
          <w:p w14:paraId="54F1867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Virtually complete thrombosis</w:t>
            </w:r>
          </w:p>
        </w:tc>
      </w:tr>
      <w:tr w:rsidR="00414B67" w:rsidRPr="00644BA5" w14:paraId="596B49F3" w14:textId="77777777" w:rsidTr="00ED3C18">
        <w:trPr>
          <w:jc w:val="center"/>
        </w:trPr>
        <w:tc>
          <w:tcPr>
            <w:tcW w:w="988" w:type="dxa"/>
            <w:vMerge w:val="restart"/>
            <w:vAlign w:val="center"/>
          </w:tcPr>
          <w:p w14:paraId="747C036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once, 2004</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sXMyG37","properties":{"formattedCitation":"[32]","plainCitation":"[32]","noteIndex":0},"citationItems":[{"id":10174,"uris":["http://zotero.org/users/7853884/items/PGHG7LRT"],"itemData":{"id":10174,"type":"article-journal","abstract":"Object\n              The purpose of this study was to assess the efficacy and describe the technical features of combined endovascular and microsurgical treatments for complex and giant unruptured intracranial aneurysms.\n            \n            \n              Methods\n              A prospectively maintained database was reviewed to identify all patients with unruptured intracranial aneurysms who were treated with combined techniques. Twenty-one lesions were treated in as many patients: six lesions involved the posterior cerebral artery (PCA); seven the cavernous portion of the internal carotid artery (ICA); two the basilar apex; two the basilar trunk; and one each the anterior communicating artery, anterior cerebral artery, petrous ICA, and cervical ICA. Aneurysms were treated with combined extracranial–intracranial bypass procedures and parent-vessel occlusion, flow redirection, or arterial transposition.\n              Aneurysm occlusion was achieved in 20 patients. In the remaining patient the aneurysm recurred, requiring stent-assisted repeated coil placement. Three patients suffered permanent neurological deficits related to treatment, and three died, two of whom had basilar trunk aneurysms.\n            \n            \n              Conclusions\n              Certain complex aneurysms may be treated optimally by combining endovascular and surgical procedures. A low incidence of complications follows treatment of anterior circulation aneurysms. Treatment of complex posterior circulation aneurysms is associated with a higher incidence of complications, although this likely reflects the more complex nature of these lesions. The risks of this combined treatment strategy are likely lower than the risks associated with the natural history of this subset of aneurysms.","container-title":"Neurosurgical Focus","DOI":"10.3171/foc.2004.17.5.11","ISSN":"1092-0684","issue":"5","journalAbbreviation":"FOC","language":"en","page":"1-7","source":"DOI.org (Crossref)","title":"Combined endovascular and microsurgical management of giant and complex unruptured aneurysms","volume":"17","author":[{"family":"Ponce","given":"Francisco A."},{"family":"Albuquerque","given":"Felipe C."},{"family":"McDougall","given":"Cameron G."},{"family":"Han","given":"Patrick P."},{"family":"Zabramski","given":"Joseph M."},{"family":"Spetzler","given":"Robert F."}],"issued":{"date-parts":[["2004",11]]}}}],"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2]</w:t>
            </w:r>
            <w:r w:rsidRPr="00644BA5">
              <w:rPr>
                <w:rFonts w:ascii="Times New Roman" w:hAnsi="Times New Roman" w:cs="Times New Roman"/>
                <w:sz w:val="16"/>
                <w:szCs w:val="16"/>
              </w:rPr>
              <w:fldChar w:fldCharType="end"/>
            </w:r>
          </w:p>
        </w:tc>
        <w:tc>
          <w:tcPr>
            <w:tcW w:w="567" w:type="dxa"/>
            <w:vAlign w:val="center"/>
          </w:tcPr>
          <w:p w14:paraId="549BD9F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7A04C3B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1/M</w:t>
            </w:r>
          </w:p>
        </w:tc>
        <w:tc>
          <w:tcPr>
            <w:tcW w:w="1025" w:type="dxa"/>
            <w:vAlign w:val="center"/>
          </w:tcPr>
          <w:p w14:paraId="23D4790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iant</w:t>
            </w:r>
          </w:p>
        </w:tc>
        <w:tc>
          <w:tcPr>
            <w:tcW w:w="1384" w:type="dxa"/>
            <w:vAlign w:val="center"/>
          </w:tcPr>
          <w:p w14:paraId="2932E03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Dysmetria</w:t>
            </w:r>
          </w:p>
        </w:tc>
        <w:tc>
          <w:tcPr>
            <w:tcW w:w="1701" w:type="dxa"/>
            <w:vAlign w:val="center"/>
          </w:tcPr>
          <w:p w14:paraId="1FD0C1C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2552" w:type="dxa"/>
            <w:vAlign w:val="center"/>
          </w:tcPr>
          <w:p w14:paraId="26A6A55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 stage procedures:</w:t>
            </w:r>
          </w:p>
          <w:p w14:paraId="6220ECD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SCA bypass,</w:t>
            </w:r>
          </w:p>
          <w:p w14:paraId="242ADAD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endovascular occlusion of both VAs</w:t>
            </w:r>
          </w:p>
        </w:tc>
        <w:tc>
          <w:tcPr>
            <w:tcW w:w="1559" w:type="dxa"/>
            <w:vAlign w:val="center"/>
          </w:tcPr>
          <w:p w14:paraId="1B19F85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4E590F1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49A4343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3</w:t>
            </w:r>
          </w:p>
        </w:tc>
        <w:tc>
          <w:tcPr>
            <w:tcW w:w="1984" w:type="dxa"/>
            <w:vAlign w:val="center"/>
          </w:tcPr>
          <w:p w14:paraId="3B7382B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52A57473" w14:textId="77777777" w:rsidTr="00ED3C18">
        <w:trPr>
          <w:jc w:val="center"/>
        </w:trPr>
        <w:tc>
          <w:tcPr>
            <w:tcW w:w="988" w:type="dxa"/>
            <w:vMerge/>
            <w:vAlign w:val="center"/>
          </w:tcPr>
          <w:p w14:paraId="0400DF73"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3088EF0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1046DED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1/F</w:t>
            </w:r>
          </w:p>
        </w:tc>
        <w:tc>
          <w:tcPr>
            <w:tcW w:w="1025" w:type="dxa"/>
            <w:vAlign w:val="center"/>
          </w:tcPr>
          <w:p w14:paraId="09DFF59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iant</w:t>
            </w:r>
          </w:p>
        </w:tc>
        <w:tc>
          <w:tcPr>
            <w:tcW w:w="1384" w:type="dxa"/>
            <w:vAlign w:val="center"/>
          </w:tcPr>
          <w:p w14:paraId="6FDE462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phasia, Rt. arm weakness</w:t>
            </w:r>
          </w:p>
        </w:tc>
        <w:tc>
          <w:tcPr>
            <w:tcW w:w="1701" w:type="dxa"/>
            <w:vAlign w:val="center"/>
          </w:tcPr>
          <w:p w14:paraId="3D360FE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5E0CBA3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 staged procedures:</w:t>
            </w:r>
          </w:p>
          <w:p w14:paraId="295039F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proximal P1 occlusion,</w:t>
            </w:r>
          </w:p>
          <w:p w14:paraId="05CC100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ent insertion from Lt. PCA to BA,</w:t>
            </w:r>
          </w:p>
          <w:p w14:paraId="00905E0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w:t>
            </w:r>
          </w:p>
        </w:tc>
        <w:tc>
          <w:tcPr>
            <w:tcW w:w="1559" w:type="dxa"/>
            <w:vAlign w:val="center"/>
          </w:tcPr>
          <w:p w14:paraId="3D72DDF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7ABA673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3</w:t>
            </w:r>
          </w:p>
        </w:tc>
        <w:tc>
          <w:tcPr>
            <w:tcW w:w="992" w:type="dxa"/>
            <w:vAlign w:val="center"/>
          </w:tcPr>
          <w:p w14:paraId="5C173C9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1984" w:type="dxa"/>
            <w:vAlign w:val="center"/>
          </w:tcPr>
          <w:p w14:paraId="027B638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 (died of underlying lung cancer)</w:t>
            </w:r>
          </w:p>
        </w:tc>
      </w:tr>
      <w:tr w:rsidR="00414B67" w:rsidRPr="00644BA5" w14:paraId="4457B063" w14:textId="77777777" w:rsidTr="00ED3C18">
        <w:trPr>
          <w:jc w:val="center"/>
        </w:trPr>
        <w:tc>
          <w:tcPr>
            <w:tcW w:w="988" w:type="dxa"/>
            <w:vMerge w:val="restart"/>
            <w:vAlign w:val="center"/>
          </w:tcPr>
          <w:p w14:paraId="30715425" w14:textId="77777777" w:rsidR="00414B67" w:rsidRPr="00644BA5" w:rsidRDefault="00414B67" w:rsidP="00ED3C18">
            <w:pPr>
              <w:jc w:val="center"/>
              <w:rPr>
                <w:rFonts w:ascii="Times New Roman" w:hAnsi="Times New Roman" w:cs="Times New Roman"/>
                <w:sz w:val="16"/>
                <w:szCs w:val="16"/>
                <w:lang w:val="de-DE"/>
              </w:rPr>
            </w:pPr>
            <w:r w:rsidRPr="00644BA5">
              <w:rPr>
                <w:rFonts w:ascii="Times New Roman" w:hAnsi="Times New Roman" w:cs="Times New Roman"/>
                <w:sz w:val="16"/>
                <w:szCs w:val="16"/>
                <w:lang w:val="de-DE"/>
              </w:rPr>
              <w:t>Kellner, 2011</w:t>
            </w:r>
            <w:r>
              <w:rPr>
                <w:rFonts w:ascii="Times New Roman" w:hAnsi="Times New Roman" w:cs="Times New Roman" w:hint="eastAsia"/>
                <w:sz w:val="16"/>
                <w:szCs w:val="16"/>
                <w:lang w:val="de-DE"/>
              </w:rPr>
              <w:t xml:space="preserve"> </w:t>
            </w:r>
            <w:r w:rsidRPr="00644BA5">
              <w:rPr>
                <w:rFonts w:ascii="Times New Roman" w:hAnsi="Times New Roman" w:cs="Times New Roman"/>
                <w:sz w:val="16"/>
                <w:szCs w:val="16"/>
                <w:lang w:val="de-DE"/>
              </w:rPr>
              <w:fldChar w:fldCharType="begin"/>
            </w:r>
            <w:r>
              <w:rPr>
                <w:rFonts w:ascii="Times New Roman" w:hAnsi="Times New Roman" w:cs="Times New Roman"/>
                <w:sz w:val="16"/>
                <w:szCs w:val="16"/>
                <w:lang w:val="de-DE"/>
              </w:rPr>
              <w:instrText xml:space="preserve"> ADDIN ZOTERO_ITEM CSL_CITATION {"citationID":"Xb0HgrVC","properties":{"formattedCitation":"[19]","plainCitation":"[19]","noteIndex":0},"citationItems":[{"id":9789,"uris":["http://zotero.org/users/7853884/items/ELNWIATG"],"itemData":{"id":9789,"type":"article-journal","abstract":"Methods. Fifteen patients underwent surgical BA occlusion at Columbia University Medical Center for complex basilar apex aneurysms between 1987 and 2009. The clinical records of each patient were reviewed for details of presentation, hospital course, operative intervention, and outcome.\nResults. Postoperatively, all patient encounters were recorded at discharge, at the 1-month and 1-year follow-up evaluations, and at long-term outcome. Twelve (80%) of 15 patients experienced no new postoperative neurological deficits. Three patients presenting with severe neurological impairment (modified Rankin Scale [mRS] score &gt; 3) made excellent recoveries (mRS Scores 1–2) at long-term follow-up. One patient died, 1 suffered a stroke during the postoperative angiogram which resulted in hemiparesis, and 1 suffered internuclear ophthalmoplegia which resolved by the 1-month follow-up. Long-term follow-up occurred at an average of 3 ± 4.5 years, ranging from 2 months (for a recently treated patient) to 18 years. The average mRS score at long-term follow-up was 1 ± 1.5. No patient experienced postoperative hemorrhage, rebleeding, or delayed neurological deterioration.\nConclusions. Surgical occlusion of the BA is an effective treatment option offering a high rate of angiographic cure in a single procedure for patients with complex BA aneurysms. The ability to surgically perform point occlusion of the BA without impairment of brainstem perforators, while maintaining collateral blood flow to the posterior circulation branch vessels, may provide an advantage compared with endovascular treatments.","container-title":"Journal of Neurosurgery","DOI":"10.3171/2011.2.JNS10188","ISSN":"0022-3085, 1933-0693","issue":"2","journalAbbreviation":"JNS","language":"en","page":"319-327","source":"DOI.org (Crossref)","title":"Complex basilar artery aneurysms treated using surgical basilar occlusion: a modern case series: Clinical article","title-short":"Complex basilar artery aneurysms treated using surgical basilar occlusion","volume":"115","author":[{"family":"Kellner","given":"Christopher P."},{"family":"Haque","given":"Raqeeb M."},{"family":"Meyers","given":"Philip M."},{"family":"Lavine","given":"Sean D."},{"family":"Connolly","given":"E. Sander"},{"family":"Solomon","given":"Robert A."}],"issued":{"date-parts":[["2011",8]]}}}],"schema":"https://github.com/citation-style-language/schema/raw/master/csl-citation.json"} </w:instrText>
            </w:r>
            <w:r w:rsidRPr="00644BA5">
              <w:rPr>
                <w:rFonts w:ascii="Times New Roman" w:hAnsi="Times New Roman" w:cs="Times New Roman"/>
                <w:sz w:val="16"/>
                <w:szCs w:val="16"/>
                <w:lang w:val="de-DE"/>
              </w:rPr>
              <w:fldChar w:fldCharType="separate"/>
            </w:r>
            <w:r w:rsidRPr="00534A21">
              <w:rPr>
                <w:rFonts w:ascii="Times New Roman" w:hAnsi="Times New Roman" w:cs="Times New Roman"/>
                <w:sz w:val="16"/>
              </w:rPr>
              <w:t>[19]</w:t>
            </w:r>
            <w:r w:rsidRPr="00644BA5">
              <w:rPr>
                <w:rFonts w:ascii="Times New Roman" w:hAnsi="Times New Roman" w:cs="Times New Roman"/>
                <w:sz w:val="16"/>
                <w:szCs w:val="16"/>
                <w:lang w:val="de-DE"/>
              </w:rPr>
              <w:fldChar w:fldCharType="end"/>
            </w:r>
          </w:p>
        </w:tc>
        <w:tc>
          <w:tcPr>
            <w:tcW w:w="567" w:type="dxa"/>
            <w:vAlign w:val="center"/>
          </w:tcPr>
          <w:p w14:paraId="06B5DD4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09F7558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9/F</w:t>
            </w:r>
          </w:p>
        </w:tc>
        <w:tc>
          <w:tcPr>
            <w:tcW w:w="1025" w:type="dxa"/>
            <w:vAlign w:val="center"/>
          </w:tcPr>
          <w:p w14:paraId="7098AFE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0</w:t>
            </w:r>
          </w:p>
        </w:tc>
        <w:tc>
          <w:tcPr>
            <w:tcW w:w="1384" w:type="dxa"/>
            <w:vAlign w:val="center"/>
          </w:tcPr>
          <w:p w14:paraId="2CA0E99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Quadriparesis</w:t>
            </w:r>
          </w:p>
        </w:tc>
        <w:tc>
          <w:tcPr>
            <w:tcW w:w="1701" w:type="dxa"/>
            <w:vAlign w:val="center"/>
          </w:tcPr>
          <w:p w14:paraId="342D1F7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w:t>
            </w:r>
          </w:p>
        </w:tc>
        <w:tc>
          <w:tcPr>
            <w:tcW w:w="2552" w:type="dxa"/>
            <w:vAlign w:val="center"/>
          </w:tcPr>
          <w:p w14:paraId="421BFBA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4691379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Midbrain infarction</w:t>
            </w:r>
          </w:p>
        </w:tc>
        <w:tc>
          <w:tcPr>
            <w:tcW w:w="1134" w:type="dxa"/>
            <w:vAlign w:val="center"/>
          </w:tcPr>
          <w:p w14:paraId="4C0D749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6</w:t>
            </w:r>
          </w:p>
        </w:tc>
        <w:tc>
          <w:tcPr>
            <w:tcW w:w="992" w:type="dxa"/>
            <w:vAlign w:val="center"/>
          </w:tcPr>
          <w:p w14:paraId="3B3F9B0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0</w:t>
            </w:r>
          </w:p>
        </w:tc>
        <w:tc>
          <w:tcPr>
            <w:tcW w:w="1984" w:type="dxa"/>
            <w:vAlign w:val="center"/>
          </w:tcPr>
          <w:p w14:paraId="122C30C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30185CA8" w14:textId="77777777" w:rsidTr="00ED3C18">
        <w:trPr>
          <w:jc w:val="center"/>
        </w:trPr>
        <w:tc>
          <w:tcPr>
            <w:tcW w:w="988" w:type="dxa"/>
            <w:vMerge/>
            <w:vAlign w:val="center"/>
          </w:tcPr>
          <w:p w14:paraId="73168FFE"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439EEEC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433BD4C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2/F</w:t>
            </w:r>
          </w:p>
        </w:tc>
        <w:tc>
          <w:tcPr>
            <w:tcW w:w="1025" w:type="dxa"/>
            <w:vAlign w:val="center"/>
          </w:tcPr>
          <w:p w14:paraId="695E0FB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8</w:t>
            </w:r>
          </w:p>
        </w:tc>
        <w:tc>
          <w:tcPr>
            <w:tcW w:w="1384" w:type="dxa"/>
            <w:vAlign w:val="center"/>
          </w:tcPr>
          <w:p w14:paraId="588D8EE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rm weakness</w:t>
            </w:r>
          </w:p>
        </w:tc>
        <w:tc>
          <w:tcPr>
            <w:tcW w:w="1701" w:type="dxa"/>
            <w:vAlign w:val="center"/>
          </w:tcPr>
          <w:p w14:paraId="49B059A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0D6C7A2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1596977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4D3C6DC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224CD0E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984" w:type="dxa"/>
            <w:vAlign w:val="center"/>
          </w:tcPr>
          <w:p w14:paraId="77F5E9D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0BA18508" w14:textId="77777777" w:rsidTr="00ED3C18">
        <w:trPr>
          <w:jc w:val="center"/>
        </w:trPr>
        <w:tc>
          <w:tcPr>
            <w:tcW w:w="988" w:type="dxa"/>
            <w:vMerge/>
            <w:vAlign w:val="center"/>
          </w:tcPr>
          <w:p w14:paraId="31A76F93"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7F702C5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567" w:type="dxa"/>
            <w:vAlign w:val="center"/>
          </w:tcPr>
          <w:p w14:paraId="0D632DC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1/M</w:t>
            </w:r>
          </w:p>
        </w:tc>
        <w:tc>
          <w:tcPr>
            <w:tcW w:w="1025" w:type="dxa"/>
            <w:vAlign w:val="center"/>
          </w:tcPr>
          <w:p w14:paraId="30DFE91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0</w:t>
            </w:r>
          </w:p>
        </w:tc>
        <w:tc>
          <w:tcPr>
            <w:tcW w:w="1384" w:type="dxa"/>
            <w:vAlign w:val="center"/>
          </w:tcPr>
          <w:p w14:paraId="18FEAB6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miplegia</w:t>
            </w:r>
          </w:p>
        </w:tc>
        <w:tc>
          <w:tcPr>
            <w:tcW w:w="1701" w:type="dxa"/>
            <w:vAlign w:val="center"/>
          </w:tcPr>
          <w:p w14:paraId="7D01FB7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 total of 3 times repeated coil embolization</w:t>
            </w:r>
          </w:p>
        </w:tc>
        <w:tc>
          <w:tcPr>
            <w:tcW w:w="2552" w:type="dxa"/>
            <w:vAlign w:val="center"/>
          </w:tcPr>
          <w:p w14:paraId="5018B96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5F8E899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Transient quadriparesis and reduced level of consciousness</w:t>
            </w:r>
          </w:p>
        </w:tc>
        <w:tc>
          <w:tcPr>
            <w:tcW w:w="1134" w:type="dxa"/>
            <w:vAlign w:val="center"/>
          </w:tcPr>
          <w:p w14:paraId="7A41AE3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0</w:t>
            </w:r>
          </w:p>
        </w:tc>
        <w:tc>
          <w:tcPr>
            <w:tcW w:w="992" w:type="dxa"/>
            <w:vAlign w:val="center"/>
          </w:tcPr>
          <w:p w14:paraId="44C5429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0</w:t>
            </w:r>
          </w:p>
        </w:tc>
        <w:tc>
          <w:tcPr>
            <w:tcW w:w="1984" w:type="dxa"/>
            <w:vAlign w:val="center"/>
          </w:tcPr>
          <w:p w14:paraId="5E98166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1F93750A" w14:textId="77777777" w:rsidTr="00ED3C18">
        <w:trPr>
          <w:jc w:val="center"/>
        </w:trPr>
        <w:tc>
          <w:tcPr>
            <w:tcW w:w="988" w:type="dxa"/>
            <w:vMerge/>
            <w:vAlign w:val="center"/>
          </w:tcPr>
          <w:p w14:paraId="4E793C2D"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1C06740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w:t>
            </w:r>
          </w:p>
        </w:tc>
        <w:tc>
          <w:tcPr>
            <w:tcW w:w="567" w:type="dxa"/>
            <w:vAlign w:val="center"/>
          </w:tcPr>
          <w:p w14:paraId="3E9CDBD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8/F</w:t>
            </w:r>
          </w:p>
        </w:tc>
        <w:tc>
          <w:tcPr>
            <w:tcW w:w="1025" w:type="dxa"/>
            <w:vAlign w:val="center"/>
          </w:tcPr>
          <w:p w14:paraId="22A9ED7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5</w:t>
            </w:r>
          </w:p>
        </w:tc>
        <w:tc>
          <w:tcPr>
            <w:tcW w:w="1384" w:type="dxa"/>
            <w:vAlign w:val="center"/>
          </w:tcPr>
          <w:p w14:paraId="6C08CB5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Unilateral hearing loss</w:t>
            </w:r>
          </w:p>
        </w:tc>
        <w:tc>
          <w:tcPr>
            <w:tcW w:w="1701" w:type="dxa"/>
            <w:vAlign w:val="center"/>
          </w:tcPr>
          <w:p w14:paraId="286CECB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75C31AD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58E9F14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Transient internuclear ophthalmoplegia</w:t>
            </w:r>
          </w:p>
        </w:tc>
        <w:tc>
          <w:tcPr>
            <w:tcW w:w="1134" w:type="dxa"/>
            <w:vAlign w:val="center"/>
          </w:tcPr>
          <w:p w14:paraId="21D9900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0</w:t>
            </w:r>
          </w:p>
        </w:tc>
        <w:tc>
          <w:tcPr>
            <w:tcW w:w="992" w:type="dxa"/>
            <w:vAlign w:val="center"/>
          </w:tcPr>
          <w:p w14:paraId="32780E1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2</w:t>
            </w:r>
          </w:p>
        </w:tc>
        <w:tc>
          <w:tcPr>
            <w:tcW w:w="1984" w:type="dxa"/>
            <w:vAlign w:val="center"/>
          </w:tcPr>
          <w:p w14:paraId="42C1CAF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w:t>
            </w:r>
          </w:p>
        </w:tc>
      </w:tr>
      <w:tr w:rsidR="00414B67" w:rsidRPr="00644BA5" w14:paraId="424A4BBA" w14:textId="77777777" w:rsidTr="00ED3C18">
        <w:trPr>
          <w:jc w:val="center"/>
        </w:trPr>
        <w:tc>
          <w:tcPr>
            <w:tcW w:w="988" w:type="dxa"/>
            <w:vMerge/>
            <w:vAlign w:val="center"/>
          </w:tcPr>
          <w:p w14:paraId="76FDD347"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029F320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w:t>
            </w:r>
          </w:p>
        </w:tc>
        <w:tc>
          <w:tcPr>
            <w:tcW w:w="567" w:type="dxa"/>
            <w:vAlign w:val="center"/>
          </w:tcPr>
          <w:p w14:paraId="304FB58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1/M</w:t>
            </w:r>
          </w:p>
        </w:tc>
        <w:tc>
          <w:tcPr>
            <w:tcW w:w="1025" w:type="dxa"/>
            <w:vAlign w:val="center"/>
          </w:tcPr>
          <w:p w14:paraId="7CF3B43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0</w:t>
            </w:r>
          </w:p>
        </w:tc>
        <w:tc>
          <w:tcPr>
            <w:tcW w:w="1384" w:type="dxa"/>
            <w:vAlign w:val="center"/>
          </w:tcPr>
          <w:p w14:paraId="2C5681D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ait apraxia</w:t>
            </w:r>
          </w:p>
        </w:tc>
        <w:tc>
          <w:tcPr>
            <w:tcW w:w="1701" w:type="dxa"/>
            <w:vAlign w:val="center"/>
          </w:tcPr>
          <w:p w14:paraId="0DC014B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1CE74A6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701E4BC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Midbrain infarction</w:t>
            </w:r>
          </w:p>
        </w:tc>
        <w:tc>
          <w:tcPr>
            <w:tcW w:w="1134" w:type="dxa"/>
            <w:vAlign w:val="center"/>
          </w:tcPr>
          <w:p w14:paraId="554DDC8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1</w:t>
            </w:r>
          </w:p>
        </w:tc>
        <w:tc>
          <w:tcPr>
            <w:tcW w:w="992" w:type="dxa"/>
            <w:vAlign w:val="center"/>
          </w:tcPr>
          <w:p w14:paraId="2711C23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8</w:t>
            </w:r>
          </w:p>
        </w:tc>
        <w:tc>
          <w:tcPr>
            <w:tcW w:w="1984" w:type="dxa"/>
            <w:vAlign w:val="center"/>
          </w:tcPr>
          <w:p w14:paraId="6F559BE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ble filling</w:t>
            </w:r>
          </w:p>
        </w:tc>
      </w:tr>
      <w:tr w:rsidR="00414B67" w:rsidRPr="00644BA5" w14:paraId="0DCFDC18" w14:textId="77777777" w:rsidTr="00ED3C18">
        <w:trPr>
          <w:jc w:val="center"/>
        </w:trPr>
        <w:tc>
          <w:tcPr>
            <w:tcW w:w="988" w:type="dxa"/>
            <w:vMerge/>
            <w:vAlign w:val="center"/>
          </w:tcPr>
          <w:p w14:paraId="3747E694"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5C65849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w:t>
            </w:r>
          </w:p>
        </w:tc>
        <w:tc>
          <w:tcPr>
            <w:tcW w:w="567" w:type="dxa"/>
            <w:vAlign w:val="center"/>
          </w:tcPr>
          <w:p w14:paraId="3D9CAA5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1/F</w:t>
            </w:r>
          </w:p>
        </w:tc>
        <w:tc>
          <w:tcPr>
            <w:tcW w:w="1025" w:type="dxa"/>
            <w:vAlign w:val="center"/>
          </w:tcPr>
          <w:p w14:paraId="3E3F8D6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5</w:t>
            </w:r>
          </w:p>
        </w:tc>
        <w:tc>
          <w:tcPr>
            <w:tcW w:w="1384" w:type="dxa"/>
            <w:vAlign w:val="center"/>
          </w:tcPr>
          <w:p w14:paraId="2720219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ncidental</w:t>
            </w:r>
          </w:p>
        </w:tc>
        <w:tc>
          <w:tcPr>
            <w:tcW w:w="1701" w:type="dxa"/>
            <w:vAlign w:val="center"/>
          </w:tcPr>
          <w:p w14:paraId="16B5D67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2552" w:type="dxa"/>
            <w:vAlign w:val="center"/>
          </w:tcPr>
          <w:p w14:paraId="58F1F5B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556D315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5909F29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0/1</w:t>
            </w:r>
          </w:p>
        </w:tc>
        <w:tc>
          <w:tcPr>
            <w:tcW w:w="992" w:type="dxa"/>
            <w:vAlign w:val="center"/>
          </w:tcPr>
          <w:p w14:paraId="6DABDEC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984" w:type="dxa"/>
            <w:vAlign w:val="center"/>
          </w:tcPr>
          <w:p w14:paraId="758F197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6BABC37B" w14:textId="77777777" w:rsidTr="00ED3C18">
        <w:trPr>
          <w:jc w:val="center"/>
        </w:trPr>
        <w:tc>
          <w:tcPr>
            <w:tcW w:w="988" w:type="dxa"/>
            <w:vMerge/>
            <w:vAlign w:val="center"/>
          </w:tcPr>
          <w:p w14:paraId="7A3B48AD"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4F600B6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7</w:t>
            </w:r>
          </w:p>
        </w:tc>
        <w:tc>
          <w:tcPr>
            <w:tcW w:w="567" w:type="dxa"/>
            <w:vAlign w:val="center"/>
          </w:tcPr>
          <w:p w14:paraId="32A1963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4/F</w:t>
            </w:r>
          </w:p>
        </w:tc>
        <w:tc>
          <w:tcPr>
            <w:tcW w:w="1025" w:type="dxa"/>
            <w:vAlign w:val="center"/>
          </w:tcPr>
          <w:p w14:paraId="7C0D10E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1384" w:type="dxa"/>
            <w:vAlign w:val="center"/>
          </w:tcPr>
          <w:p w14:paraId="1C4F367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w:t>
            </w:r>
          </w:p>
        </w:tc>
        <w:tc>
          <w:tcPr>
            <w:tcW w:w="1701" w:type="dxa"/>
            <w:vAlign w:val="center"/>
          </w:tcPr>
          <w:p w14:paraId="25E9D33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lipping</w:t>
            </w:r>
          </w:p>
        </w:tc>
        <w:tc>
          <w:tcPr>
            <w:tcW w:w="2552" w:type="dxa"/>
            <w:vAlign w:val="center"/>
          </w:tcPr>
          <w:p w14:paraId="1657D5B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42AEC24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456097E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25B05EE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w:t>
            </w:r>
          </w:p>
        </w:tc>
        <w:tc>
          <w:tcPr>
            <w:tcW w:w="1984" w:type="dxa"/>
            <w:vAlign w:val="center"/>
          </w:tcPr>
          <w:p w14:paraId="7A35593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Virtually complete thrombosis</w:t>
            </w:r>
          </w:p>
        </w:tc>
      </w:tr>
      <w:tr w:rsidR="00414B67" w:rsidRPr="00644BA5" w14:paraId="3714012F" w14:textId="77777777" w:rsidTr="00ED3C18">
        <w:trPr>
          <w:jc w:val="center"/>
        </w:trPr>
        <w:tc>
          <w:tcPr>
            <w:tcW w:w="988" w:type="dxa"/>
            <w:vMerge/>
            <w:vAlign w:val="center"/>
          </w:tcPr>
          <w:p w14:paraId="37772A50"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719F16C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8</w:t>
            </w:r>
          </w:p>
        </w:tc>
        <w:tc>
          <w:tcPr>
            <w:tcW w:w="567" w:type="dxa"/>
            <w:vAlign w:val="center"/>
          </w:tcPr>
          <w:p w14:paraId="7F3AAB3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0/F</w:t>
            </w:r>
          </w:p>
        </w:tc>
        <w:tc>
          <w:tcPr>
            <w:tcW w:w="1025" w:type="dxa"/>
            <w:vAlign w:val="center"/>
          </w:tcPr>
          <w:p w14:paraId="08C7107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2</w:t>
            </w:r>
          </w:p>
        </w:tc>
        <w:tc>
          <w:tcPr>
            <w:tcW w:w="1384" w:type="dxa"/>
            <w:vAlign w:val="center"/>
          </w:tcPr>
          <w:p w14:paraId="57CF2A4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w:t>
            </w:r>
          </w:p>
        </w:tc>
        <w:tc>
          <w:tcPr>
            <w:tcW w:w="1701" w:type="dxa"/>
            <w:vAlign w:val="center"/>
          </w:tcPr>
          <w:p w14:paraId="4194B99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2552" w:type="dxa"/>
            <w:vAlign w:val="center"/>
          </w:tcPr>
          <w:p w14:paraId="01A15FC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26E4216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18E2F4B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0</w:t>
            </w:r>
          </w:p>
        </w:tc>
        <w:tc>
          <w:tcPr>
            <w:tcW w:w="992" w:type="dxa"/>
            <w:vAlign w:val="center"/>
          </w:tcPr>
          <w:p w14:paraId="55D2021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984" w:type="dxa"/>
            <w:vAlign w:val="center"/>
          </w:tcPr>
          <w:p w14:paraId="74A69E4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0096E7FB" w14:textId="77777777" w:rsidTr="00ED3C18">
        <w:trPr>
          <w:jc w:val="center"/>
        </w:trPr>
        <w:tc>
          <w:tcPr>
            <w:tcW w:w="988" w:type="dxa"/>
            <w:vMerge/>
            <w:vAlign w:val="center"/>
          </w:tcPr>
          <w:p w14:paraId="157E42D1"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27D5FE2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9</w:t>
            </w:r>
          </w:p>
        </w:tc>
        <w:tc>
          <w:tcPr>
            <w:tcW w:w="567" w:type="dxa"/>
            <w:vAlign w:val="center"/>
          </w:tcPr>
          <w:p w14:paraId="5783064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5/F</w:t>
            </w:r>
          </w:p>
        </w:tc>
        <w:tc>
          <w:tcPr>
            <w:tcW w:w="1025" w:type="dxa"/>
            <w:vAlign w:val="center"/>
          </w:tcPr>
          <w:p w14:paraId="5895179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9</w:t>
            </w:r>
          </w:p>
        </w:tc>
        <w:tc>
          <w:tcPr>
            <w:tcW w:w="1384" w:type="dxa"/>
            <w:vAlign w:val="center"/>
          </w:tcPr>
          <w:p w14:paraId="6AB75D2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ncidental</w:t>
            </w:r>
          </w:p>
        </w:tc>
        <w:tc>
          <w:tcPr>
            <w:tcW w:w="1701" w:type="dxa"/>
            <w:vAlign w:val="center"/>
          </w:tcPr>
          <w:p w14:paraId="177DF58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2552" w:type="dxa"/>
            <w:vAlign w:val="center"/>
          </w:tcPr>
          <w:p w14:paraId="564099F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075EE6A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5EC46E2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0/0</w:t>
            </w:r>
          </w:p>
        </w:tc>
        <w:tc>
          <w:tcPr>
            <w:tcW w:w="992" w:type="dxa"/>
            <w:vAlign w:val="center"/>
          </w:tcPr>
          <w:p w14:paraId="30C309A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984" w:type="dxa"/>
            <w:vAlign w:val="center"/>
          </w:tcPr>
          <w:p w14:paraId="45559DE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358FEDC8" w14:textId="77777777" w:rsidTr="00ED3C18">
        <w:trPr>
          <w:jc w:val="center"/>
        </w:trPr>
        <w:tc>
          <w:tcPr>
            <w:tcW w:w="988" w:type="dxa"/>
            <w:vMerge w:val="restart"/>
            <w:vAlign w:val="center"/>
          </w:tcPr>
          <w:p w14:paraId="384E4BD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Miyamoto, 2011</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5FZLVzA","properties":{"formattedCitation":"[28]","plainCitation":"[28]","noteIndex":0},"citationItems":[{"id":11672,"uris":["http://zotero.org/users/7853884/items/CNAHG28V"],"itemData":{"id":11672,"type":"article-journal","abstract":"Object The authors evaluated the efficacy of a new flow reduction strategy for giant partially thrombosed upper basilar artery (BA) aneurysms, for which proximal parent artery occlusion is not always effective. Methods Eight consecutive patients with severely symptomatic, partially thrombosed, giant upper BA aneurysms were treated with a tailored flow reduction strategy, or received conservative therapies. The flow reduction strategy comprised isolation of several branches from the upper BA at their origins with bypasses in addition to parent artery occlusion. Results The median follow-up period of all 8 patients was 15.0 months (range 4–31 months). In 6 patients treated with flow reduction, the mean decrease in residual blood lumen was −10.7 mm (95% CI −19.7 to −1.7 mm; p = 0.029) and the mean decrease in diameter of the aneurysms was −11.5 mm (95% CI −25.1 to 2.1 mm; p = 0.082). Complete or virtually complete thrombosis was achieved in all but 1 aneurysm (83%) and shrinkage was observed in 4 (67%). In those in whom complete or virtually complete thrombosis was achieved, significant shrinkage of the aneurysm was observed (mean decrease in diameter −14.8 mm; 95% CI −28.8 to −0.8 mm; p = 0.043). Improvement or stabilization of symptoms occurred in 67% of the patients who received flow reduction treatment. Both patients who received conservative treatment had unfavorable outcomes. Conclusions The flow reduction strategy is effective at promoting complete thrombosis of the aneurysm. This strategy can also induce shrinkage of the aneurysm if successful thrombosis is achieved. Although the neurological outcome of the treatment appears favorable considering its intractable nature, further study of the treatment is necessary to confirm its clinical efficacy and safety.","container-title":"Journal of Neurosurgery","DOI":"10.3171/2010.9.JNS10448","ISSN":"1933-0693, 0022-3085","issue":"4","language":"en_US","note":"publisher: American Association of Neurological Surgeons\nsection: Journal of Neurosurgery","page":"1028-1036","source":"thejns.org","title":"Successful obliteration and shrinkage of giant partially thrombosed basilar artery aneurysms through a tailored flow reduction strategy with bypass surgery: Clinical article","title-short":"Successful obliteration and shrinkage of giant partially thrombosed basilar artery aneurysms through a tailored flow reduction strategy with bypass surgery","volume":"114","author":[{"family":"Miyamoto","given":"Susumu"},{"family":"Funaki","given":"Takeshi"},{"family":"Iihara","given":"Koji"},{"family":"Takahashi","given":"Jun C."}],"issued":{"date-parts":[["2011",4,1]]}}}],"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28]</w:t>
            </w:r>
            <w:r w:rsidRPr="00644BA5">
              <w:rPr>
                <w:rFonts w:ascii="Times New Roman" w:hAnsi="Times New Roman" w:cs="Times New Roman"/>
                <w:sz w:val="16"/>
                <w:szCs w:val="16"/>
              </w:rPr>
              <w:fldChar w:fldCharType="end"/>
            </w:r>
          </w:p>
        </w:tc>
        <w:tc>
          <w:tcPr>
            <w:tcW w:w="567" w:type="dxa"/>
            <w:vAlign w:val="center"/>
          </w:tcPr>
          <w:p w14:paraId="2EC0782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28CD8D6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9/M</w:t>
            </w:r>
          </w:p>
        </w:tc>
        <w:tc>
          <w:tcPr>
            <w:tcW w:w="1025" w:type="dxa"/>
            <w:vAlign w:val="center"/>
          </w:tcPr>
          <w:p w14:paraId="70B6E5E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5</w:t>
            </w:r>
          </w:p>
        </w:tc>
        <w:tc>
          <w:tcPr>
            <w:tcW w:w="1384" w:type="dxa"/>
            <w:vAlign w:val="center"/>
          </w:tcPr>
          <w:p w14:paraId="339F03A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Oculomotor nerve palsy, hemiparesis</w:t>
            </w:r>
          </w:p>
        </w:tc>
        <w:tc>
          <w:tcPr>
            <w:tcW w:w="1701" w:type="dxa"/>
            <w:vAlign w:val="center"/>
          </w:tcPr>
          <w:p w14:paraId="765BAF4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2552" w:type="dxa"/>
            <w:vAlign w:val="center"/>
          </w:tcPr>
          <w:p w14:paraId="3660049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STA-SCA bypass and Lt. SCA proximal occlusion</w:t>
            </w:r>
          </w:p>
        </w:tc>
        <w:tc>
          <w:tcPr>
            <w:tcW w:w="1559" w:type="dxa"/>
            <w:vAlign w:val="center"/>
          </w:tcPr>
          <w:p w14:paraId="1C9C1D7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2C245D6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0A2081E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4</w:t>
            </w:r>
          </w:p>
        </w:tc>
        <w:tc>
          <w:tcPr>
            <w:tcW w:w="1984" w:type="dxa"/>
            <w:vAlign w:val="center"/>
          </w:tcPr>
          <w:p w14:paraId="1C243EF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thrombosis and marked shrinkage</w:t>
            </w:r>
          </w:p>
        </w:tc>
      </w:tr>
      <w:tr w:rsidR="00414B67" w:rsidRPr="00644BA5" w14:paraId="75B53E14" w14:textId="77777777" w:rsidTr="00ED3C18">
        <w:trPr>
          <w:jc w:val="center"/>
        </w:trPr>
        <w:tc>
          <w:tcPr>
            <w:tcW w:w="988" w:type="dxa"/>
            <w:vMerge/>
            <w:vAlign w:val="center"/>
          </w:tcPr>
          <w:p w14:paraId="6DA1F502"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7941486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5882BEC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7/F</w:t>
            </w:r>
          </w:p>
        </w:tc>
        <w:tc>
          <w:tcPr>
            <w:tcW w:w="1025" w:type="dxa"/>
            <w:vAlign w:val="center"/>
          </w:tcPr>
          <w:p w14:paraId="2ADDB6C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5</w:t>
            </w:r>
          </w:p>
        </w:tc>
        <w:tc>
          <w:tcPr>
            <w:tcW w:w="1384" w:type="dxa"/>
            <w:vAlign w:val="center"/>
          </w:tcPr>
          <w:p w14:paraId="16B9CC0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haracter change</w:t>
            </w:r>
          </w:p>
        </w:tc>
        <w:tc>
          <w:tcPr>
            <w:tcW w:w="1701" w:type="dxa"/>
            <w:vAlign w:val="center"/>
          </w:tcPr>
          <w:p w14:paraId="70D428C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Endovascular BA and PPTA occlusion</w:t>
            </w:r>
          </w:p>
        </w:tc>
        <w:tc>
          <w:tcPr>
            <w:tcW w:w="2552" w:type="dxa"/>
            <w:vAlign w:val="center"/>
          </w:tcPr>
          <w:p w14:paraId="162DB2D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 stage procedures:</w:t>
            </w:r>
          </w:p>
          <w:p w14:paraId="7232937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STA-SCA bypass and Lt. SCA proximal occlusion,</w:t>
            </w:r>
          </w:p>
          <w:p w14:paraId="1950CA6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STA-SCA and Rt. STA-PCA bypasses and Rt. SCA proximal and BA occlusion</w:t>
            </w:r>
          </w:p>
        </w:tc>
        <w:tc>
          <w:tcPr>
            <w:tcW w:w="1559" w:type="dxa"/>
            <w:vAlign w:val="center"/>
          </w:tcPr>
          <w:p w14:paraId="4B726B1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7F82899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0</w:t>
            </w:r>
          </w:p>
        </w:tc>
        <w:tc>
          <w:tcPr>
            <w:tcW w:w="992" w:type="dxa"/>
            <w:vAlign w:val="center"/>
          </w:tcPr>
          <w:p w14:paraId="4DE4A5C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5</w:t>
            </w:r>
          </w:p>
        </w:tc>
        <w:tc>
          <w:tcPr>
            <w:tcW w:w="1984" w:type="dxa"/>
            <w:vAlign w:val="center"/>
          </w:tcPr>
          <w:p w14:paraId="57B92B0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thrombosis and marked shrinkage</w:t>
            </w:r>
          </w:p>
        </w:tc>
      </w:tr>
      <w:tr w:rsidR="00414B67" w:rsidRPr="00644BA5" w14:paraId="4AF8E9C9" w14:textId="77777777" w:rsidTr="00ED3C18">
        <w:trPr>
          <w:jc w:val="center"/>
        </w:trPr>
        <w:tc>
          <w:tcPr>
            <w:tcW w:w="988" w:type="dxa"/>
            <w:vMerge/>
            <w:vAlign w:val="center"/>
          </w:tcPr>
          <w:p w14:paraId="451B737C"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492A3D6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567" w:type="dxa"/>
            <w:vAlign w:val="center"/>
          </w:tcPr>
          <w:p w14:paraId="74818A3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5/F</w:t>
            </w:r>
          </w:p>
        </w:tc>
        <w:tc>
          <w:tcPr>
            <w:tcW w:w="1025" w:type="dxa"/>
            <w:vAlign w:val="center"/>
          </w:tcPr>
          <w:p w14:paraId="289FD02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5</w:t>
            </w:r>
          </w:p>
        </w:tc>
        <w:tc>
          <w:tcPr>
            <w:tcW w:w="1384" w:type="dxa"/>
            <w:vAlign w:val="center"/>
          </w:tcPr>
          <w:p w14:paraId="1601F56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Oculomotor nerve palsy, hemiparesis</w:t>
            </w:r>
          </w:p>
        </w:tc>
        <w:tc>
          <w:tcPr>
            <w:tcW w:w="1701" w:type="dxa"/>
            <w:vAlign w:val="center"/>
          </w:tcPr>
          <w:p w14:paraId="642FA2C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128518B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 stage procedures:</w:t>
            </w:r>
          </w:p>
          <w:p w14:paraId="17111B1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STA-SCA bypass and Lt. SCA proximal and Lt. P1 occlusion,</w:t>
            </w:r>
          </w:p>
          <w:p w14:paraId="064809B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STA-SCA and Rt. STA-PCA bypasses and Rt. SCA proximal and BA occlusion</w:t>
            </w:r>
          </w:p>
        </w:tc>
        <w:tc>
          <w:tcPr>
            <w:tcW w:w="1559" w:type="dxa"/>
            <w:vAlign w:val="center"/>
          </w:tcPr>
          <w:p w14:paraId="14A936E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Transient progression of hemiparesis</w:t>
            </w:r>
          </w:p>
        </w:tc>
        <w:tc>
          <w:tcPr>
            <w:tcW w:w="1134" w:type="dxa"/>
            <w:vAlign w:val="center"/>
          </w:tcPr>
          <w:p w14:paraId="3AAB0C3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4</w:t>
            </w:r>
          </w:p>
        </w:tc>
        <w:tc>
          <w:tcPr>
            <w:tcW w:w="992" w:type="dxa"/>
            <w:vAlign w:val="center"/>
          </w:tcPr>
          <w:p w14:paraId="4F004F7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w:t>
            </w:r>
          </w:p>
        </w:tc>
        <w:tc>
          <w:tcPr>
            <w:tcW w:w="1984" w:type="dxa"/>
            <w:vAlign w:val="center"/>
          </w:tcPr>
          <w:p w14:paraId="59F5EFA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thrombosis and stabilization</w:t>
            </w:r>
          </w:p>
        </w:tc>
      </w:tr>
      <w:tr w:rsidR="00414B67" w:rsidRPr="00644BA5" w14:paraId="6A94DDCD" w14:textId="77777777" w:rsidTr="00ED3C18">
        <w:trPr>
          <w:jc w:val="center"/>
        </w:trPr>
        <w:tc>
          <w:tcPr>
            <w:tcW w:w="988" w:type="dxa"/>
            <w:vMerge/>
            <w:vAlign w:val="center"/>
          </w:tcPr>
          <w:p w14:paraId="4A2D9C5C"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52D4552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w:t>
            </w:r>
          </w:p>
        </w:tc>
        <w:tc>
          <w:tcPr>
            <w:tcW w:w="567" w:type="dxa"/>
            <w:vAlign w:val="center"/>
          </w:tcPr>
          <w:p w14:paraId="36D4A4C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8/M</w:t>
            </w:r>
          </w:p>
        </w:tc>
        <w:tc>
          <w:tcPr>
            <w:tcW w:w="1025" w:type="dxa"/>
            <w:vAlign w:val="center"/>
          </w:tcPr>
          <w:p w14:paraId="16C2ECD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8</w:t>
            </w:r>
          </w:p>
        </w:tc>
        <w:tc>
          <w:tcPr>
            <w:tcW w:w="1384" w:type="dxa"/>
            <w:vAlign w:val="center"/>
          </w:tcPr>
          <w:p w14:paraId="4F04DFE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Oculomotor nerve palsy</w:t>
            </w:r>
          </w:p>
        </w:tc>
        <w:tc>
          <w:tcPr>
            <w:tcW w:w="1701" w:type="dxa"/>
            <w:vAlign w:val="center"/>
          </w:tcPr>
          <w:p w14:paraId="090F6F8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2552" w:type="dxa"/>
            <w:vAlign w:val="center"/>
          </w:tcPr>
          <w:p w14:paraId="30372FA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STA-SCA bypass and Rt. SCA proximal occlusion</w:t>
            </w:r>
          </w:p>
        </w:tc>
        <w:tc>
          <w:tcPr>
            <w:tcW w:w="1559" w:type="dxa"/>
            <w:vAlign w:val="center"/>
          </w:tcPr>
          <w:p w14:paraId="502B81F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3026B7D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3</w:t>
            </w:r>
          </w:p>
        </w:tc>
        <w:tc>
          <w:tcPr>
            <w:tcW w:w="992" w:type="dxa"/>
            <w:vAlign w:val="center"/>
          </w:tcPr>
          <w:p w14:paraId="58670F9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5</w:t>
            </w:r>
          </w:p>
        </w:tc>
        <w:tc>
          <w:tcPr>
            <w:tcW w:w="1984" w:type="dxa"/>
            <w:vAlign w:val="center"/>
          </w:tcPr>
          <w:p w14:paraId="04CDE9F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Enlargement of residual lumen and aneurysm size</w:t>
            </w:r>
          </w:p>
        </w:tc>
      </w:tr>
      <w:tr w:rsidR="00414B67" w:rsidRPr="00644BA5" w14:paraId="0E4BB433" w14:textId="77777777" w:rsidTr="00ED3C18">
        <w:trPr>
          <w:jc w:val="center"/>
        </w:trPr>
        <w:tc>
          <w:tcPr>
            <w:tcW w:w="988" w:type="dxa"/>
            <w:vMerge/>
            <w:vAlign w:val="center"/>
          </w:tcPr>
          <w:p w14:paraId="6C0DE919"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6CB445F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w:t>
            </w:r>
          </w:p>
        </w:tc>
        <w:tc>
          <w:tcPr>
            <w:tcW w:w="567" w:type="dxa"/>
            <w:vAlign w:val="center"/>
          </w:tcPr>
          <w:p w14:paraId="5AEBEAB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6/F</w:t>
            </w:r>
          </w:p>
        </w:tc>
        <w:tc>
          <w:tcPr>
            <w:tcW w:w="1025" w:type="dxa"/>
            <w:vAlign w:val="center"/>
          </w:tcPr>
          <w:p w14:paraId="2798694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0</w:t>
            </w:r>
          </w:p>
        </w:tc>
        <w:tc>
          <w:tcPr>
            <w:tcW w:w="1384" w:type="dxa"/>
            <w:vAlign w:val="center"/>
          </w:tcPr>
          <w:p w14:paraId="1D0C0A8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AH, diplopia</w:t>
            </w:r>
          </w:p>
        </w:tc>
        <w:tc>
          <w:tcPr>
            <w:tcW w:w="1701" w:type="dxa"/>
            <w:vAlign w:val="center"/>
          </w:tcPr>
          <w:p w14:paraId="71FDDF2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33668E6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 stage procedures:</w:t>
            </w:r>
          </w:p>
          <w:p w14:paraId="0072820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STA-SCA bypass and Lt. STA proximal occlusion,</w:t>
            </w:r>
          </w:p>
          <w:p w14:paraId="43F21FC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lastRenderedPageBreak/>
              <w:t>Rt. STA-SCA bypass and Rt. SCA proximal and BA occlusion</w:t>
            </w:r>
          </w:p>
        </w:tc>
        <w:tc>
          <w:tcPr>
            <w:tcW w:w="1559" w:type="dxa"/>
            <w:vAlign w:val="center"/>
          </w:tcPr>
          <w:p w14:paraId="3AB8FC3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lastRenderedPageBreak/>
              <w:t>None</w:t>
            </w:r>
          </w:p>
        </w:tc>
        <w:tc>
          <w:tcPr>
            <w:tcW w:w="1134" w:type="dxa"/>
            <w:vAlign w:val="center"/>
          </w:tcPr>
          <w:p w14:paraId="65B0ABC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45BA334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2</w:t>
            </w:r>
          </w:p>
        </w:tc>
        <w:tc>
          <w:tcPr>
            <w:tcW w:w="1984" w:type="dxa"/>
            <w:vAlign w:val="center"/>
          </w:tcPr>
          <w:p w14:paraId="134D0F2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thrombosis and marked shrinkage</w:t>
            </w:r>
          </w:p>
        </w:tc>
      </w:tr>
      <w:tr w:rsidR="00414B67" w:rsidRPr="00644BA5" w14:paraId="63F9694D" w14:textId="77777777" w:rsidTr="00ED3C18">
        <w:trPr>
          <w:jc w:val="center"/>
        </w:trPr>
        <w:tc>
          <w:tcPr>
            <w:tcW w:w="988" w:type="dxa"/>
            <w:vMerge/>
            <w:vAlign w:val="center"/>
          </w:tcPr>
          <w:p w14:paraId="094CB843"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5F458A8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w:t>
            </w:r>
          </w:p>
        </w:tc>
        <w:tc>
          <w:tcPr>
            <w:tcW w:w="567" w:type="dxa"/>
            <w:vAlign w:val="center"/>
          </w:tcPr>
          <w:p w14:paraId="09DF382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4/M</w:t>
            </w:r>
          </w:p>
        </w:tc>
        <w:tc>
          <w:tcPr>
            <w:tcW w:w="1025" w:type="dxa"/>
            <w:vAlign w:val="center"/>
          </w:tcPr>
          <w:p w14:paraId="5379057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8</w:t>
            </w:r>
          </w:p>
        </w:tc>
        <w:tc>
          <w:tcPr>
            <w:tcW w:w="1384" w:type="dxa"/>
            <w:vAlign w:val="center"/>
          </w:tcPr>
          <w:p w14:paraId="64D4221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Diplopia</w:t>
            </w:r>
          </w:p>
        </w:tc>
        <w:tc>
          <w:tcPr>
            <w:tcW w:w="1701" w:type="dxa"/>
            <w:vAlign w:val="center"/>
          </w:tcPr>
          <w:p w14:paraId="392BAC9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5B89AC9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 stage procedures:</w:t>
            </w:r>
          </w:p>
          <w:p w14:paraId="4BB0225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STA-SCA bypass and Rt. SCA proximal occlusion,</w:t>
            </w:r>
          </w:p>
          <w:p w14:paraId="3F21F72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STA-SCA and Lt. STA-PCA bypasses and Lt. P1 proximal and BA occlusion</w:t>
            </w:r>
          </w:p>
        </w:tc>
        <w:tc>
          <w:tcPr>
            <w:tcW w:w="1559" w:type="dxa"/>
            <w:vAlign w:val="center"/>
          </w:tcPr>
          <w:p w14:paraId="1513C96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mall thalamic infarct</w:t>
            </w:r>
          </w:p>
        </w:tc>
        <w:tc>
          <w:tcPr>
            <w:tcW w:w="1134" w:type="dxa"/>
            <w:vAlign w:val="center"/>
          </w:tcPr>
          <w:p w14:paraId="3321F7F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3</w:t>
            </w:r>
          </w:p>
        </w:tc>
        <w:tc>
          <w:tcPr>
            <w:tcW w:w="992" w:type="dxa"/>
            <w:vAlign w:val="center"/>
          </w:tcPr>
          <w:p w14:paraId="3931A0A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9</w:t>
            </w:r>
          </w:p>
        </w:tc>
        <w:tc>
          <w:tcPr>
            <w:tcW w:w="1984" w:type="dxa"/>
            <w:vAlign w:val="center"/>
          </w:tcPr>
          <w:p w14:paraId="3FEC36A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thrombosis and moderate shrinkage</w:t>
            </w:r>
          </w:p>
        </w:tc>
      </w:tr>
      <w:tr w:rsidR="00414B67" w:rsidRPr="00644BA5" w14:paraId="703D9B94" w14:textId="77777777" w:rsidTr="00ED3C18">
        <w:trPr>
          <w:jc w:val="center"/>
        </w:trPr>
        <w:tc>
          <w:tcPr>
            <w:tcW w:w="988" w:type="dxa"/>
            <w:vAlign w:val="center"/>
          </w:tcPr>
          <w:p w14:paraId="7249977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ekhar, 2013</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7mVK4aHD","properties":{"formattedCitation":"[36]","plainCitation":"[36]","noteIndex":0},"citationItems":[{"id":11942,"uris":["http://zotero.org/users/7853884/items/PB2Z5QQX"],"itemData":{"id":11942,"type":"article-journal","abstract":"BACKGROUND: Endovascular therapy has largely replaced microsurgical clipping for the treatment of basilar tip aneurysms.\nOBJECTIVE: We describe the variables our center evaluates when choosing to clip or coil basilar tip aneurysms and our outcomes. Four case illustrations are presented.\nMETHODS: All patients with ruptured or unruptured basilar tip aneurysms from 2005 to April 2012 were examined. The patients were treated by 2 interventional neuroradiologists and 2 dually trained neurosurgeons.\nRESULTS: There were 63 ruptured (clipped 38%, coiled 62%) and 37 unruptured (clipped 35%, coiled 65%) aneurysms in this 100-patient study. Seventy percent of the patients with ruptured aneurysms and 92% of the patients with unruptured aneurysms had a good outcome (modified Rankin scale 0-2) at 3 months. For ruptured aneurysms, there was a statistically significant difference in clipping and coiling with respect to age and treatment modality (clip 48.8 years, coil 57.6 years). Patients in the coiled group had higher dome-to-neck (1.3 vs 1.1) (P = .01) and aspect ratios (1.6 vs 1.2) (P = .007). In the ruptured coiling group, 69.5% achieved a Raymond 1 radiographic outcome, 28% Raymond 2, and 2.5% Raymond 3. Eleven (17.4%) patients required re-treatment, and 3 (4.4%) patients were re-treated more than twice. Coiling of unruptured aneurysms resulted in 75% Raymond 1. There were no residual lesions for unruptured clipped aneurysms. There were no differences in outcome between clipping and coiling in the ruptured and unruptured group.\nCONCLUSION: In our current management of basilar tip aneurysms, the majority can be treated via endovascular means, albeit with the expectation of a higher percentage of residual lesions and recurrences. Microsurgery is still appropriate for aneurysms with complex neck morphologies and in young patients desiring a more durable treatment.","container-title":"Neurosurgery","DOI":"10.1227/NEU.0b013e3182797952","ISSN":"1524-4040","issue":"2","journalAbbreviation":"Neurosurgery","language":"eng","note":"PMID: 23147787","page":"284-298; discussion 298-299","source":"PubMed","title":"Basilar tip aneurysms: a microsurgical and endovascular contemporary series of 100 patients","title-short":"Basilar tip aneurysms","volume":"72","author":[{"family":"Sekhar","given":"Laligam N."},{"family":"Tariq","given":"Farzana"},{"family":"Morton","given":"Ryan P."},{"family":"Ghodke","given":"Basavaraj"},{"family":"Hallam","given":"Daniel K."},{"family":"Barber","given":"Jason"},{"family":"Kim","given":"Louis J."}],"issued":{"date-parts":[["2013",2]]}}}],"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6]</w:t>
            </w:r>
            <w:r w:rsidRPr="00644BA5">
              <w:rPr>
                <w:rFonts w:ascii="Times New Roman" w:hAnsi="Times New Roman" w:cs="Times New Roman"/>
                <w:sz w:val="16"/>
                <w:szCs w:val="16"/>
              </w:rPr>
              <w:fldChar w:fldCharType="end"/>
            </w:r>
            <w:r w:rsidRPr="00644BA5">
              <w:rPr>
                <w:rFonts w:ascii="Times New Roman" w:hAnsi="Times New Roman" w:cs="Times New Roman"/>
                <w:sz w:val="16"/>
                <w:szCs w:val="16"/>
              </w:rPr>
              <w:t xml:space="preserve"> (Ramanathan 2010</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fWSBCL1","properties":{"formattedCitation":"[33]","plainCitation":"[33]","noteIndex":0},"citationItems":[{"id":12969,"uris":["http://zotero.org/users/7853884/items/3LP9CWXS"],"itemData":{"id":12969,"type":"article-journal","abstract":"Giant basilar tip aneurysms are a challenge to treat because of the complex anatomy and critical vessels that arise in this region. For large aneurysms, with  multiple recurrences after coiling, when microsurgical clipping is not possible,  a bypass to the posterior cerebral artery (PCA) can be helpful in providing  definitive treatment. Two patients with giant basilar tip aneurysms were treated  with bypass to the PCA. One patient had a microsurgical clipping and the other  had a proximal occlusion of the basilar artery along with the bypass. Long-term  angiographic and clinical follow-up was obtained. One patient had marked  improvement in symptoms and a stable aneurysm remnant and the other patient had  complete occlusion. Surgical treatment with a bypass to the PCA, with clipping of  the aneurysm or proximal ligation of the basilar artery can be an effective  treatment option for giant basilar tip aneurysms.","container-title":"Journal of neurointerventional surgery","DOI":"10.1136/jnis.2010.002519","ISSN":"1759-8486 1759-8478","issue":"3","journalAbbreviation":"J Neurointerv Surg","language":"eng","note":"publisher-place: England\nPMID: 21990633","page":"237-241","title":"Treatment of coil embolization failed recurrent giant basilar tip aneurysms with bypass and surgical occlusion.","volume":"2","author":[{"family":"Ramanathan","given":"Dinesh"},{"family":"Ciporen","given":"Jeremy"},{"family":"Ghodke","given":"Basavaraj"},{"family":"Ellenbogen","given":"Richard G."},{"family":"Sekhar","given":"Laligam N."}],"issued":{"date-parts":[["2010",9]]}}}],"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3]</w:t>
            </w:r>
            <w:r w:rsidRPr="00644BA5">
              <w:rPr>
                <w:rFonts w:ascii="Times New Roman" w:hAnsi="Times New Roman" w:cs="Times New Roman"/>
                <w:sz w:val="16"/>
                <w:szCs w:val="16"/>
              </w:rPr>
              <w:fldChar w:fldCharType="end"/>
            </w:r>
            <w:r w:rsidRPr="00644BA5">
              <w:rPr>
                <w:rFonts w:ascii="Times New Roman" w:hAnsi="Times New Roman" w:cs="Times New Roman"/>
                <w:sz w:val="16"/>
                <w:szCs w:val="16"/>
              </w:rPr>
              <w:t>, Mai 2013</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4zMnomH","properties":{"formattedCitation":"[23]","plainCitation":"[23]","noteIndex":0},"citationItems":[{"id":13020,"uris":["http://zotero.org/users/7853884/items/LRHPIXZY"],"itemData":{"id":13020,"type":"article-journal","abstract":"BACKGROUND: A subset of basilar apex aneurysms are unsuitable for either primary microsurgical clipping or endovascular coiling. These complex aneurysms can be  treated by terminal basilar artery occlusion, but only if collateral circulation  is adequate. To circumvent these complications, a high-flow vertebral  artery-posterior cerebral artery or middle cerebral artery-posterior cerebral  artery bypass may be performed to create an adequate collateral circulation to  allow treatment of the aneurysm by basilar artery occlusion and/or clipping.  OBJECTIVE: To discuss the operative nuances of this approach in the case of a  47-year-old man with progressive hemiparesis resulting from brainstem compression  from a giant, unruptured basilar apex aneurysm with absent posterior  communicating artery collaterals and incorporation of bilateral superior  cerebellar arteries and posterior cerebral arteries within the aneurysm neck.  METHODS: The patient underwent a staged bypass from V3 to P2 coupled with  terminal basilar artery occlusion. RESULTS: The patient initially presented as  modified Rankin Scale score 2 with right hemiparesis. The aneurysm ruptured after  the first stage of the operation, and the patient underwent a V3 to P2 bypass the  next day. His postprocedural neurologic decline improved at the 14-month  follow-up to modified Rankin Scale score 2, with substantial reduction in  aneurysm size observed at 9 months. The outcomes for 3 other bypass cases for  basilar apex aneurysms are also summarized. CONCLUSION: : We discuss the  indications, preoperative diagnostic workup, operative management, and  postoperative outcomes in managing challenging basilar apex aneurysms. In our  experience, high-flow bypass procedures with or without hunterian ligation in the  treatment of these aneurysms are well tolerated with good long-term results.","container-title":"Neurosurgery","DOI":"10.1227/NEU.0b013e31827bf2d8","ISSN":"1524-4040 0148-396X","issue":"2 Suppl Operative","journalAbbreviation":"Neurosurgery","language":"eng","note":"publisher-place: United States\nPMID: 23313975","page":"ons116-126; discussion ons126","title":"Flow diversion radial artery bypass graft coupled with terminal basilar artery occlusion for the treatment of complex basilar apex aneurysms: operative nuances.","volume":"72","author":[{"family":"Mai","given":"Jeffrey C."},{"family":"Tariq","given":"Farzana"},{"family":"Kim","given":"Louis J."},{"family":"Sekhar","given":"Laligam N."}],"issued":{"date-parts":[["2013",6]]}}}],"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23]</w:t>
            </w:r>
            <w:r w:rsidRPr="00644BA5">
              <w:rPr>
                <w:rFonts w:ascii="Times New Roman" w:hAnsi="Times New Roman" w:cs="Times New Roman"/>
                <w:sz w:val="16"/>
                <w:szCs w:val="16"/>
              </w:rPr>
              <w:fldChar w:fldCharType="end"/>
            </w:r>
            <w:r w:rsidRPr="00644BA5">
              <w:rPr>
                <w:rFonts w:ascii="Times New Roman" w:hAnsi="Times New Roman" w:cs="Times New Roman"/>
                <w:sz w:val="16"/>
                <w:szCs w:val="16"/>
              </w:rPr>
              <w:t>)</w:t>
            </w:r>
          </w:p>
        </w:tc>
        <w:tc>
          <w:tcPr>
            <w:tcW w:w="567" w:type="dxa"/>
            <w:vAlign w:val="center"/>
          </w:tcPr>
          <w:p w14:paraId="0C45CBE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6CAB9AE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78/F</w:t>
            </w:r>
          </w:p>
        </w:tc>
        <w:tc>
          <w:tcPr>
            <w:tcW w:w="1025" w:type="dxa"/>
            <w:vAlign w:val="center"/>
          </w:tcPr>
          <w:p w14:paraId="0E628F2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5</w:t>
            </w:r>
          </w:p>
        </w:tc>
        <w:tc>
          <w:tcPr>
            <w:tcW w:w="1384" w:type="dxa"/>
            <w:vAlign w:val="center"/>
          </w:tcPr>
          <w:p w14:paraId="761A68C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Memory difficulty, gait ataxia, oculomotor nerve palsy</w:t>
            </w:r>
          </w:p>
        </w:tc>
        <w:tc>
          <w:tcPr>
            <w:tcW w:w="1701" w:type="dxa"/>
            <w:vAlign w:val="center"/>
          </w:tcPr>
          <w:p w14:paraId="6E31F76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 total of 5 times repeated coil embolization</w:t>
            </w:r>
          </w:p>
        </w:tc>
        <w:tc>
          <w:tcPr>
            <w:tcW w:w="2552" w:type="dxa"/>
            <w:vAlign w:val="center"/>
          </w:tcPr>
          <w:p w14:paraId="0DEC058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MCA-RAG-PCA bypass and direct clipping of the aneurysm with sacrifice of the Rt. PCA origin</w:t>
            </w:r>
          </w:p>
        </w:tc>
        <w:tc>
          <w:tcPr>
            <w:tcW w:w="1559" w:type="dxa"/>
            <w:vAlign w:val="center"/>
          </w:tcPr>
          <w:p w14:paraId="329BE16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Transient neurological decline</w:t>
            </w:r>
          </w:p>
        </w:tc>
        <w:tc>
          <w:tcPr>
            <w:tcW w:w="1134" w:type="dxa"/>
            <w:vAlign w:val="center"/>
          </w:tcPr>
          <w:p w14:paraId="2124225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2</w:t>
            </w:r>
          </w:p>
        </w:tc>
        <w:tc>
          <w:tcPr>
            <w:tcW w:w="992" w:type="dxa"/>
            <w:vAlign w:val="center"/>
          </w:tcPr>
          <w:p w14:paraId="0245196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8</w:t>
            </w:r>
          </w:p>
        </w:tc>
        <w:tc>
          <w:tcPr>
            <w:tcW w:w="1984" w:type="dxa"/>
            <w:vAlign w:val="center"/>
          </w:tcPr>
          <w:p w14:paraId="2FEB483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w:t>
            </w:r>
          </w:p>
        </w:tc>
      </w:tr>
      <w:tr w:rsidR="00414B67" w:rsidRPr="00644BA5" w14:paraId="764FCD79" w14:textId="77777777" w:rsidTr="00ED3C18">
        <w:trPr>
          <w:jc w:val="center"/>
        </w:trPr>
        <w:tc>
          <w:tcPr>
            <w:tcW w:w="988" w:type="dxa"/>
            <w:vAlign w:val="center"/>
          </w:tcPr>
          <w:p w14:paraId="06865F7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ekhar, 2013</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6tcXqnOz","properties":{"formattedCitation":"[36]","plainCitation":"[36]","noteIndex":0},"citationItems":[{"id":11942,"uris":["http://zotero.org/users/7853884/items/PB2Z5QQX"],"itemData":{"id":11942,"type":"article-journal","abstract":"BACKGROUND: Endovascular therapy has largely replaced microsurgical clipping for the treatment of basilar tip aneurysms.\nOBJECTIVE: We describe the variables our center evaluates when choosing to clip or coil basilar tip aneurysms and our outcomes. Four case illustrations are presented.\nMETHODS: All patients with ruptured or unruptured basilar tip aneurysms from 2005 to April 2012 were examined. The patients were treated by 2 interventional neuroradiologists and 2 dually trained neurosurgeons.\nRESULTS: There were 63 ruptured (clipped 38%, coiled 62%) and 37 unruptured (clipped 35%, coiled 65%) aneurysms in this 100-patient study. Seventy percent of the patients with ruptured aneurysms and 92% of the patients with unruptured aneurysms had a good outcome (modified Rankin scale 0-2) at 3 months. For ruptured aneurysms, there was a statistically significant difference in clipping and coiling with respect to age and treatment modality (clip 48.8 years, coil 57.6 years). Patients in the coiled group had higher dome-to-neck (1.3 vs 1.1) (P = .01) and aspect ratios (1.6 vs 1.2) (P = .007). In the ruptured coiling group, 69.5% achieved a Raymond 1 radiographic outcome, 28% Raymond 2, and 2.5% Raymond 3. Eleven (17.4%) patients required re-treatment, and 3 (4.4%) patients were re-treated more than twice. Coiling of unruptured aneurysms resulted in 75% Raymond 1. There were no residual lesions for unruptured clipped aneurysms. There were no differences in outcome between clipping and coiling in the ruptured and unruptured group.\nCONCLUSION: In our current management of basilar tip aneurysms, the majority can be treated via endovascular means, albeit with the expectation of a higher percentage of residual lesions and recurrences. Microsurgery is still appropriate for aneurysms with complex neck morphologies and in young patients desiring a more durable treatment.","container-title":"Neurosurgery","DOI":"10.1227/NEU.0b013e3182797952","ISSN":"1524-4040","issue":"2","journalAbbreviation":"Neurosurgery","language":"eng","note":"PMID: 23147787","page":"284-298; discussion 298-299","source":"PubMed","title":"Basilar tip aneurysms: a microsurgical and endovascular contemporary series of 100 patients","title-short":"Basilar tip aneurysms","volume":"72","author":[{"family":"Sekhar","given":"Laligam N."},{"family":"Tariq","given":"Farzana"},{"family":"Morton","given":"Ryan P."},{"family":"Ghodke","given":"Basavaraj"},{"family":"Hallam","given":"Daniel K."},{"family":"Barber","given":"Jason"},{"family":"Kim","given":"Louis J."}],"issued":{"date-parts":[["2013",2]]}}}],"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6]</w:t>
            </w:r>
            <w:r w:rsidRPr="00644BA5">
              <w:rPr>
                <w:rFonts w:ascii="Times New Roman" w:hAnsi="Times New Roman" w:cs="Times New Roman"/>
                <w:sz w:val="16"/>
                <w:szCs w:val="16"/>
              </w:rPr>
              <w:fldChar w:fldCharType="end"/>
            </w:r>
            <w:r w:rsidRPr="00644BA5">
              <w:rPr>
                <w:rFonts w:ascii="Times New Roman" w:hAnsi="Times New Roman" w:cs="Times New Roman"/>
                <w:sz w:val="16"/>
                <w:szCs w:val="16"/>
              </w:rPr>
              <w:t xml:space="preserve"> (Ramanathan, 2010</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WYt9l5j","properties":{"formattedCitation":"[33]","plainCitation":"[33]","noteIndex":0},"citationItems":[{"id":12969,"uris":["http://zotero.org/users/7853884/items/3LP9CWXS"],"itemData":{"id":12969,"type":"article-journal","abstract":"Giant basilar tip aneurysms are a challenge to treat because of the complex anatomy and critical vessels that arise in this region. For large aneurysms, with  multiple recurrences after coiling, when microsurgical clipping is not possible,  a bypass to the posterior cerebral artery (PCA) can be helpful in providing  definitive treatment. Two patients with giant basilar tip aneurysms were treated  with bypass to the PCA. One patient had a microsurgical clipping and the other  had a proximal occlusion of the basilar artery along with the bypass. Long-term  angiographic and clinical follow-up was obtained. One patient had marked  improvement in symptoms and a stable aneurysm remnant and the other patient had  complete occlusion. Surgical treatment with a bypass to the PCA, with clipping of  the aneurysm or proximal ligation of the basilar artery can be an effective  treatment option for giant basilar tip aneurysms.","container-title":"Journal of neurointerventional surgery","DOI":"10.1136/jnis.2010.002519","ISSN":"1759-8486 1759-8478","issue":"3","journalAbbreviation":"J Neurointerv Surg","language":"eng","note":"publisher-place: England\nPMID: 21990633","page":"237-241","title":"Treatment of coil embolization failed recurrent giant basilar tip aneurysms with bypass and surgical occlusion.","volume":"2","author":[{"family":"Ramanathan","given":"Dinesh"},{"family":"Ciporen","given":"Jeremy"},{"family":"Ghodke","given":"Basavaraj"},{"family":"Ellenbogen","given":"Richard G."},{"family":"Sekhar","given":"Laligam N."}],"issued":{"date-parts":[["2010",9]]}}}],"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3]</w:t>
            </w:r>
            <w:r w:rsidRPr="00644BA5">
              <w:rPr>
                <w:rFonts w:ascii="Times New Roman" w:hAnsi="Times New Roman" w:cs="Times New Roman"/>
                <w:sz w:val="16"/>
                <w:szCs w:val="16"/>
              </w:rPr>
              <w:fldChar w:fldCharType="end"/>
            </w:r>
            <w:r w:rsidRPr="00644BA5">
              <w:rPr>
                <w:rFonts w:ascii="Times New Roman" w:hAnsi="Times New Roman" w:cs="Times New Roman"/>
                <w:sz w:val="16"/>
                <w:szCs w:val="16"/>
              </w:rPr>
              <w:t>)</w:t>
            </w:r>
          </w:p>
        </w:tc>
        <w:tc>
          <w:tcPr>
            <w:tcW w:w="567" w:type="dxa"/>
            <w:vAlign w:val="center"/>
          </w:tcPr>
          <w:p w14:paraId="6C087AC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1C5BAA8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7/F</w:t>
            </w:r>
          </w:p>
        </w:tc>
        <w:tc>
          <w:tcPr>
            <w:tcW w:w="1025" w:type="dxa"/>
            <w:vAlign w:val="center"/>
          </w:tcPr>
          <w:p w14:paraId="03AA667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2.2</w:t>
            </w:r>
          </w:p>
        </w:tc>
        <w:tc>
          <w:tcPr>
            <w:tcW w:w="1384" w:type="dxa"/>
            <w:vAlign w:val="center"/>
          </w:tcPr>
          <w:p w14:paraId="3B28F5F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ogressive deterioration in daily abilities</w:t>
            </w:r>
          </w:p>
        </w:tc>
        <w:tc>
          <w:tcPr>
            <w:tcW w:w="1701" w:type="dxa"/>
            <w:vAlign w:val="center"/>
          </w:tcPr>
          <w:p w14:paraId="2D71A4D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 total of 4 times repeated coil embolization</w:t>
            </w:r>
          </w:p>
        </w:tc>
        <w:tc>
          <w:tcPr>
            <w:tcW w:w="2552" w:type="dxa"/>
            <w:vAlign w:val="center"/>
          </w:tcPr>
          <w:p w14:paraId="7BCD428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V3-SVG-PCA bypass and surgical BA occlusion</w:t>
            </w:r>
          </w:p>
        </w:tc>
        <w:tc>
          <w:tcPr>
            <w:tcW w:w="1559" w:type="dxa"/>
            <w:vAlign w:val="center"/>
          </w:tcPr>
          <w:p w14:paraId="0C7D923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485E9D0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3</w:t>
            </w:r>
          </w:p>
        </w:tc>
        <w:tc>
          <w:tcPr>
            <w:tcW w:w="992" w:type="dxa"/>
            <w:vAlign w:val="center"/>
          </w:tcPr>
          <w:p w14:paraId="70BBAC2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8</w:t>
            </w:r>
          </w:p>
        </w:tc>
        <w:tc>
          <w:tcPr>
            <w:tcW w:w="1984" w:type="dxa"/>
            <w:vAlign w:val="center"/>
          </w:tcPr>
          <w:p w14:paraId="6AC72E8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Minimal remnant of the aneurysm</w:t>
            </w:r>
          </w:p>
        </w:tc>
      </w:tr>
      <w:tr w:rsidR="00414B67" w:rsidRPr="00644BA5" w14:paraId="1EACE25E" w14:textId="77777777" w:rsidTr="00ED3C18">
        <w:trPr>
          <w:jc w:val="center"/>
        </w:trPr>
        <w:tc>
          <w:tcPr>
            <w:tcW w:w="988" w:type="dxa"/>
            <w:vAlign w:val="center"/>
          </w:tcPr>
          <w:p w14:paraId="6E8A873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ekhar, 2013</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fjzcyPI","properties":{"formattedCitation":"[36]","plainCitation":"[36]","noteIndex":0},"citationItems":[{"id":11942,"uris":["http://zotero.org/users/7853884/items/PB2Z5QQX"],"itemData":{"id":11942,"type":"article-journal","abstract":"BACKGROUND: Endovascular therapy has largely replaced microsurgical clipping for the treatment of basilar tip aneurysms.\nOBJECTIVE: We describe the variables our center evaluates when choosing to clip or coil basilar tip aneurysms and our outcomes. Four case illustrations are presented.\nMETHODS: All patients with ruptured or unruptured basilar tip aneurysms from 2005 to April 2012 were examined. The patients were treated by 2 interventional neuroradiologists and 2 dually trained neurosurgeons.\nRESULTS: There were 63 ruptured (clipped 38%, coiled 62%) and 37 unruptured (clipped 35%, coiled 65%) aneurysms in this 100-patient study. Seventy percent of the patients with ruptured aneurysms and 92% of the patients with unruptured aneurysms had a good outcome (modified Rankin scale 0-2) at 3 months. For ruptured aneurysms, there was a statistically significant difference in clipping and coiling with respect to age and treatment modality (clip 48.8 years, coil 57.6 years). Patients in the coiled group had higher dome-to-neck (1.3 vs 1.1) (P = .01) and aspect ratios (1.6 vs 1.2) (P = .007). In the ruptured coiling group, 69.5% achieved a Raymond 1 radiographic outcome, 28% Raymond 2, and 2.5% Raymond 3. Eleven (17.4%) patients required re-treatment, and 3 (4.4%) patients were re-treated more than twice. Coiling of unruptured aneurysms resulted in 75% Raymond 1. There were no residual lesions for unruptured clipped aneurysms. There were no differences in outcome between clipping and coiling in the ruptured and unruptured group.\nCONCLUSION: In our current management of basilar tip aneurysms, the majority can be treated via endovascular means, albeit with the expectation of a higher percentage of residual lesions and recurrences. Microsurgery is still appropriate for aneurysms with complex neck morphologies and in young patients desiring a more durable treatment.","container-title":"Neurosurgery","DOI":"10.1227/NEU.0b013e3182797952","ISSN":"1524-4040","issue":"2","journalAbbreviation":"Neurosurgery","language":"eng","note":"PMID: 23147787","page":"284-298; discussion 298-299","source":"PubMed","title":"Basilar tip aneurysms: a microsurgical and endovascular contemporary series of 100 patients","title-short":"Basilar tip aneurysms","volume":"72","author":[{"family":"Sekhar","given":"Laligam N."},{"family":"Tariq","given":"Farzana"},{"family":"Morton","given":"Ryan P."},{"family":"Ghodke","given":"Basavaraj"},{"family":"Hallam","given":"Daniel K."},{"family":"Barber","given":"Jason"},{"family":"Kim","given":"Louis J."}],"issued":{"date-parts":[["2013",2]]}}}],"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6]</w:t>
            </w:r>
            <w:r w:rsidRPr="00644BA5">
              <w:rPr>
                <w:rFonts w:ascii="Times New Roman" w:hAnsi="Times New Roman" w:cs="Times New Roman"/>
                <w:sz w:val="16"/>
                <w:szCs w:val="16"/>
              </w:rPr>
              <w:fldChar w:fldCharType="end"/>
            </w:r>
            <w:r w:rsidRPr="00644BA5">
              <w:rPr>
                <w:rFonts w:ascii="Times New Roman" w:hAnsi="Times New Roman" w:cs="Times New Roman"/>
                <w:sz w:val="16"/>
                <w:szCs w:val="16"/>
              </w:rPr>
              <w:t xml:space="preserve"> (Mai, 2013</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cJAAzF8","properties":{"formattedCitation":"[23]","plainCitation":"[23]","noteIndex":0},"citationItems":[{"id":13020,"uris":["http://zotero.org/users/7853884/items/LRHPIXZY"],"itemData":{"id":13020,"type":"article-journal","abstract":"BACKGROUND: A subset of basilar apex aneurysms are unsuitable for either primary microsurgical clipping or endovascular coiling. These complex aneurysms can be  treated by terminal basilar artery occlusion, but only if collateral circulation  is adequate. To circumvent these complications, a high-flow vertebral  artery-posterior cerebral artery or middle cerebral artery-posterior cerebral  artery bypass may be performed to create an adequate collateral circulation to  allow treatment of the aneurysm by basilar artery occlusion and/or clipping.  OBJECTIVE: To discuss the operative nuances of this approach in the case of a  47-year-old man with progressive hemiparesis resulting from brainstem compression  from a giant, unruptured basilar apex aneurysm with absent posterior  communicating artery collaterals and incorporation of bilateral superior  cerebellar arteries and posterior cerebral arteries within the aneurysm neck.  METHODS: The patient underwent a staged bypass from V3 to P2 coupled with  terminal basilar artery occlusion. RESULTS: The patient initially presented as  modified Rankin Scale score 2 with right hemiparesis. The aneurysm ruptured after  the first stage of the operation, and the patient underwent a V3 to P2 bypass the  next day. His postprocedural neurologic decline improved at the 14-month  follow-up to modified Rankin Scale score 2, with substantial reduction in  aneurysm size observed at 9 months. The outcomes for 3 other bypass cases for  basilar apex aneurysms are also summarized. CONCLUSION: : We discuss the  indications, preoperative diagnostic workup, operative management, and  postoperative outcomes in managing challenging basilar apex aneurysms. In our  experience, high-flow bypass procedures with or without hunterian ligation in the  treatment of these aneurysms are well tolerated with good long-term results.","container-title":"Neurosurgery","DOI":"10.1227/NEU.0b013e31827bf2d8","ISSN":"1524-4040 0148-396X","issue":"2 Suppl Operative","journalAbbreviation":"Neurosurgery","language":"eng","note":"publisher-place: United States\nPMID: 23313975","page":"ons116-126; discussion ons126","title":"Flow diversion radial artery bypass graft coupled with terminal basilar artery occlusion for the treatment of complex basilar apex aneurysms: operative nuances.","volume":"72","author":[{"family":"Mai","given":"Jeffrey C."},{"family":"Tariq","given":"Farzana"},{"family":"Kim","given":"Louis J."},{"family":"Sekhar","given":"Laligam N."}],"issued":{"date-parts":[["2013",6]]}}}],"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23]</w:t>
            </w:r>
            <w:r w:rsidRPr="00644BA5">
              <w:rPr>
                <w:rFonts w:ascii="Times New Roman" w:hAnsi="Times New Roman" w:cs="Times New Roman"/>
                <w:sz w:val="16"/>
                <w:szCs w:val="16"/>
              </w:rPr>
              <w:fldChar w:fldCharType="end"/>
            </w:r>
            <w:r w:rsidRPr="00644BA5">
              <w:rPr>
                <w:rFonts w:ascii="Times New Roman" w:hAnsi="Times New Roman" w:cs="Times New Roman"/>
                <w:sz w:val="16"/>
                <w:szCs w:val="16"/>
              </w:rPr>
              <w:t>)</w:t>
            </w:r>
          </w:p>
        </w:tc>
        <w:tc>
          <w:tcPr>
            <w:tcW w:w="567" w:type="dxa"/>
            <w:vAlign w:val="center"/>
          </w:tcPr>
          <w:p w14:paraId="5372A80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567" w:type="dxa"/>
            <w:vAlign w:val="center"/>
          </w:tcPr>
          <w:p w14:paraId="70A57E1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7/M</w:t>
            </w:r>
          </w:p>
        </w:tc>
        <w:tc>
          <w:tcPr>
            <w:tcW w:w="1025" w:type="dxa"/>
            <w:vAlign w:val="center"/>
          </w:tcPr>
          <w:p w14:paraId="17E33F3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2</w:t>
            </w:r>
          </w:p>
        </w:tc>
        <w:tc>
          <w:tcPr>
            <w:tcW w:w="1384" w:type="dxa"/>
            <w:vAlign w:val="center"/>
          </w:tcPr>
          <w:p w14:paraId="03FD6C1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rogressive Rt. Hemiparesis</w:t>
            </w:r>
          </w:p>
        </w:tc>
        <w:tc>
          <w:tcPr>
            <w:tcW w:w="1701" w:type="dxa"/>
            <w:vAlign w:val="center"/>
          </w:tcPr>
          <w:p w14:paraId="2C29586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4931F07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t. V3-RAG-PCA bypass and surgical BA occlusion</w:t>
            </w:r>
          </w:p>
        </w:tc>
        <w:tc>
          <w:tcPr>
            <w:tcW w:w="1559" w:type="dxa"/>
            <w:vAlign w:val="center"/>
          </w:tcPr>
          <w:p w14:paraId="1BE1E44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Transient aphasia and Rt. hemiparesis</w:t>
            </w:r>
          </w:p>
        </w:tc>
        <w:tc>
          <w:tcPr>
            <w:tcW w:w="1134" w:type="dxa"/>
            <w:vAlign w:val="center"/>
          </w:tcPr>
          <w:p w14:paraId="43FF981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2</w:t>
            </w:r>
          </w:p>
        </w:tc>
        <w:tc>
          <w:tcPr>
            <w:tcW w:w="992" w:type="dxa"/>
            <w:vAlign w:val="center"/>
          </w:tcPr>
          <w:p w14:paraId="3F798BF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4</w:t>
            </w:r>
          </w:p>
        </w:tc>
        <w:tc>
          <w:tcPr>
            <w:tcW w:w="1984" w:type="dxa"/>
            <w:vAlign w:val="center"/>
          </w:tcPr>
          <w:p w14:paraId="34FB104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mall residual aneurysm</w:t>
            </w:r>
          </w:p>
        </w:tc>
      </w:tr>
      <w:tr w:rsidR="00414B67" w:rsidRPr="00644BA5" w14:paraId="003F58B0" w14:textId="77777777" w:rsidTr="00ED3C18">
        <w:trPr>
          <w:jc w:val="center"/>
        </w:trPr>
        <w:tc>
          <w:tcPr>
            <w:tcW w:w="988" w:type="dxa"/>
            <w:vAlign w:val="center"/>
          </w:tcPr>
          <w:p w14:paraId="6974F0C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ekhar, 2013</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gZIZNlA","properties":{"formattedCitation":"[36]","plainCitation":"[36]","noteIndex":0},"citationItems":[{"id":11942,"uris":["http://zotero.org/users/7853884/items/PB2Z5QQX"],"itemData":{"id":11942,"type":"article-journal","abstract":"BACKGROUND: Endovascular therapy has largely replaced microsurgical clipping for the treatment of basilar tip aneurysms.\nOBJECTIVE: We describe the variables our center evaluates when choosing to clip or coil basilar tip aneurysms and our outcomes. Four case illustrations are presented.\nMETHODS: All patients with ruptured or unruptured basilar tip aneurysms from 2005 to April 2012 were examined. The patients were treated by 2 interventional neuroradiologists and 2 dually trained neurosurgeons.\nRESULTS: There were 63 ruptured (clipped 38%, coiled 62%) and 37 unruptured (clipped 35%, coiled 65%) aneurysms in this 100-patient study. Seventy percent of the patients with ruptured aneurysms and 92% of the patients with unruptured aneurysms had a good outcome (modified Rankin scale 0-2) at 3 months. For ruptured aneurysms, there was a statistically significant difference in clipping and coiling with respect to age and treatment modality (clip 48.8 years, coil 57.6 years). Patients in the coiled group had higher dome-to-neck (1.3 vs 1.1) (P = .01) and aspect ratios (1.6 vs 1.2) (P = .007). In the ruptured coiling group, 69.5% achieved a Raymond 1 radiographic outcome, 28% Raymond 2, and 2.5% Raymond 3. Eleven (17.4%) patients required re-treatment, and 3 (4.4%) patients were re-treated more than twice. Coiling of unruptured aneurysms resulted in 75% Raymond 1. There were no residual lesions for unruptured clipped aneurysms. There were no differences in outcome between clipping and coiling in the ruptured and unruptured group.\nCONCLUSION: In our current management of basilar tip aneurysms, the majority can be treated via endovascular means, albeit with the expectation of a higher percentage of residual lesions and recurrences. Microsurgery is still appropriate for aneurysms with complex neck morphologies and in young patients desiring a more durable treatment.","container-title":"Neurosurgery","DOI":"10.1227/NEU.0b013e3182797952","ISSN":"1524-4040","issue":"2","journalAbbreviation":"Neurosurgery","language":"eng","note":"PMID: 23147787","page":"284-298; discussion 298-299","source":"PubMed","title":"Basilar tip aneurysms: a microsurgical and endovascular contemporary series of 100 patients","title-short":"Basilar tip aneurysms","volume":"72","author":[{"family":"Sekhar","given":"Laligam N."},{"family":"Tariq","given":"Farzana"},{"family":"Morton","given":"Ryan P."},{"family":"Ghodke","given":"Basavaraj"},{"family":"Hallam","given":"Daniel K."},{"family":"Barber","given":"Jason"},{"family":"Kim","given":"Louis J."}],"issued":{"date-parts":[["2013",2]]}}}],"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6]</w:t>
            </w:r>
            <w:r w:rsidRPr="00644BA5">
              <w:rPr>
                <w:rFonts w:ascii="Times New Roman" w:hAnsi="Times New Roman" w:cs="Times New Roman"/>
                <w:sz w:val="16"/>
                <w:szCs w:val="16"/>
              </w:rPr>
              <w:fldChar w:fldCharType="end"/>
            </w:r>
            <w:r w:rsidRPr="00644BA5">
              <w:rPr>
                <w:rFonts w:ascii="Times New Roman" w:hAnsi="Times New Roman" w:cs="Times New Roman"/>
                <w:sz w:val="16"/>
                <w:szCs w:val="16"/>
              </w:rPr>
              <w:t xml:space="preserve"> (Mai, 2013</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EA5YtII","properties":{"formattedCitation":"[23]","plainCitation":"[23]","noteIndex":0},"citationItems":[{"id":13020,"uris":["http://zotero.org/users/7853884/items/LRHPIXZY"],"itemData":{"id":13020,"type":"article-journal","abstract":"BACKGROUND: A subset of basilar apex aneurysms are unsuitable for either primary microsurgical clipping or endovascular coiling. These complex aneurysms can be  treated by terminal basilar artery occlusion, but only if collateral circulation  is adequate. To circumvent these complications, a high-flow vertebral  artery-posterior cerebral artery or middle cerebral artery-posterior cerebral  artery bypass may be performed to create an adequate collateral circulation to  allow treatment of the aneurysm by basilar artery occlusion and/or clipping.  OBJECTIVE: To discuss the operative nuances of this approach in the case of a  47-year-old man with progressive hemiparesis resulting from brainstem compression  from a giant, unruptured basilar apex aneurysm with absent posterior  communicating artery collaterals and incorporation of bilateral superior  cerebellar arteries and posterior cerebral arteries within the aneurysm neck.  METHODS: The patient underwent a staged bypass from V3 to P2 coupled with  terminal basilar artery occlusion. RESULTS: The patient initially presented as  modified Rankin Scale score 2 with right hemiparesis. The aneurysm ruptured after  the first stage of the operation, and the patient underwent a V3 to P2 bypass the  next day. His postprocedural neurologic decline improved at the 14-month  follow-up to modified Rankin Scale score 2, with substantial reduction in  aneurysm size observed at 9 months. The outcomes for 3 other bypass cases for  basilar apex aneurysms are also summarized. CONCLUSION: : We discuss the  indications, preoperative diagnostic workup, operative management, and  postoperative outcomes in managing challenging basilar apex aneurysms. In our  experience, high-flow bypass procedures with or without hunterian ligation in the  treatment of these aneurysms are well tolerated with good long-term results.","container-title":"Neurosurgery","DOI":"10.1227/NEU.0b013e31827bf2d8","ISSN":"1524-4040 0148-396X","issue":"2 Suppl Operative","journalAbbreviation":"Neurosurgery","language":"eng","note":"publisher-place: United States\nPMID: 23313975","page":"ons116-126; discussion ons126","title":"Flow diversion radial artery bypass graft coupled with terminal basilar artery occlusion for the treatment of complex basilar apex aneurysms: operative nuances.","volume":"72","author":[{"family":"Mai","given":"Jeffrey C."},{"family":"Tariq","given":"Farzana"},{"family":"Kim","given":"Louis J."},{"family":"Sekhar","given":"Laligam N."}],"issued":{"date-parts":[["2013",6]]}}}],"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23]</w:t>
            </w:r>
            <w:r w:rsidRPr="00644BA5">
              <w:rPr>
                <w:rFonts w:ascii="Times New Roman" w:hAnsi="Times New Roman" w:cs="Times New Roman"/>
                <w:sz w:val="16"/>
                <w:szCs w:val="16"/>
              </w:rPr>
              <w:fldChar w:fldCharType="end"/>
            </w:r>
            <w:r w:rsidRPr="00644BA5">
              <w:rPr>
                <w:rFonts w:ascii="Times New Roman" w:hAnsi="Times New Roman" w:cs="Times New Roman"/>
                <w:sz w:val="16"/>
                <w:szCs w:val="16"/>
              </w:rPr>
              <w:t>)</w:t>
            </w:r>
          </w:p>
        </w:tc>
        <w:tc>
          <w:tcPr>
            <w:tcW w:w="567" w:type="dxa"/>
            <w:vAlign w:val="center"/>
          </w:tcPr>
          <w:p w14:paraId="46472C0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w:t>
            </w:r>
          </w:p>
        </w:tc>
        <w:tc>
          <w:tcPr>
            <w:tcW w:w="567" w:type="dxa"/>
            <w:vAlign w:val="center"/>
          </w:tcPr>
          <w:p w14:paraId="3371324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5/M</w:t>
            </w:r>
          </w:p>
        </w:tc>
        <w:tc>
          <w:tcPr>
            <w:tcW w:w="1025" w:type="dxa"/>
            <w:vAlign w:val="center"/>
          </w:tcPr>
          <w:p w14:paraId="18A1D16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9.2</w:t>
            </w:r>
          </w:p>
        </w:tc>
        <w:tc>
          <w:tcPr>
            <w:tcW w:w="1384" w:type="dxa"/>
            <w:vAlign w:val="center"/>
          </w:tcPr>
          <w:p w14:paraId="12EB954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AH</w:t>
            </w:r>
          </w:p>
        </w:tc>
        <w:tc>
          <w:tcPr>
            <w:tcW w:w="1701" w:type="dxa"/>
            <w:vAlign w:val="center"/>
          </w:tcPr>
          <w:p w14:paraId="72CA2FA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lipping</w:t>
            </w:r>
          </w:p>
        </w:tc>
        <w:tc>
          <w:tcPr>
            <w:tcW w:w="2552" w:type="dxa"/>
            <w:vAlign w:val="center"/>
          </w:tcPr>
          <w:p w14:paraId="51935E0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ECA-RAG-PCA bypass with surgical BA occlusion with partial clipping of the aneurysm sac</w:t>
            </w:r>
          </w:p>
        </w:tc>
        <w:tc>
          <w:tcPr>
            <w:tcW w:w="1559" w:type="dxa"/>
            <w:vAlign w:val="center"/>
          </w:tcPr>
          <w:p w14:paraId="1D8C1C1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231DC85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1</w:t>
            </w:r>
          </w:p>
        </w:tc>
        <w:tc>
          <w:tcPr>
            <w:tcW w:w="992" w:type="dxa"/>
            <w:vAlign w:val="center"/>
          </w:tcPr>
          <w:p w14:paraId="489B775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9</w:t>
            </w:r>
          </w:p>
        </w:tc>
        <w:tc>
          <w:tcPr>
            <w:tcW w:w="1984" w:type="dxa"/>
            <w:vAlign w:val="center"/>
          </w:tcPr>
          <w:p w14:paraId="0F3F08C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w:t>
            </w:r>
          </w:p>
        </w:tc>
      </w:tr>
      <w:tr w:rsidR="00414B67" w:rsidRPr="00644BA5" w14:paraId="6DC5AB87" w14:textId="77777777" w:rsidTr="00ED3C18">
        <w:trPr>
          <w:jc w:val="center"/>
        </w:trPr>
        <w:tc>
          <w:tcPr>
            <w:tcW w:w="988" w:type="dxa"/>
            <w:vMerge w:val="restart"/>
            <w:vAlign w:val="center"/>
          </w:tcPr>
          <w:p w14:paraId="193A0E7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Kalani, 2013</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8A9NnQ1x","properties":{"formattedCitation":"[18]","plainCitation":"[18]","noteIndex":0},"citationItems":[{"id":13427,"uris":["http://zotero.org/users/7853884/items/LZHIMZJW"],"itemData":{"id":13427,"type":"article-journal","abstract":"BACKGROUND: Giant aneurysms of the vertebral and basilar arteries are formidable lesions to treat. OBJECTIVE: To evaluate the long-term outcomes of patients with  vertebrobasilar aneurysms treated with extracranial-intracranial bypass and flow  reduction. METHODS: We retrospectively reviewed a prospective database of  aneurysms cases treated between December 1993 and August 2011. RESULTS: Eleven  patients (8 male, 3 female) with 12 aneurysms were treated. There were 3 basilar  apex aneurysms, 2 aneurysms of the basilar trunk, and 7 vertebrobasilar junction  aneurysms. There were 5 saccular and 7 fusiform aneurysms. All patients underwent  extracranial-intracranial bypass and vessel occlusion. Flow was reversed or  reduced by complete (n = 6) or partial occlusion of the basilar artery (n = 3) or  by occlusion of the vertebral arteries distal to the posterior inferior  cerebellar artery (n = 3). Postoperatively (mean follow-up, 71.6 months; range,  4-228; median, 49 months), the bypass patency rate was 92.3% (12/13). The  perioperative mortality rate for the initial treatment was 18.2% (2/11). In 4  cases, the aneurysms continued to grow and required further treatment; after  re-treatment, 3 of these patients died. Of the initial 11 patients, 6 were  treated successfully and 5 died. The mean preoperative modified Rankin Scale  score was 2.1 (range, 1-3; median, 2). At last follow-up for all patients, the  mean modified Rankin Scale score was 3.45 (range, 1-6; median, 3) and 2.5 (range,  1-4; median, 2.5) for the 6 long-term survivors. CONCLUSION: Vertebrobasilar  aneurysms are challenging lesions with limited microsurgical or endovascular  options. Despite aggressive surgical treatment, the long-term outcome remains  poor for most patients.","container-title":"Neurosurgery","DOI":"10.1227/NEU.0b013e3182870703","ISSN":"1524-4040 0148-396X","issue":"5","journalAbbreviation":"Neurosurgery","language":"eng","note":"publisher-place: United States\nPMID: 23334279","page":"763-75; discussion 775-776","title":"Bypass and flow reduction for complex basilar and vertebrobasilar junction aneurysms.","volume":"72","author":[{"family":"Kalani","given":"M. Yashar S."},{"family":"Zabramski","given":"Joseph M."},{"family":"Nakaji","given":"Peter"},{"family":"Spetzler","given":"Robert F."}],"issued":{"date-parts":[["2013",5]]}}}],"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18]</w:t>
            </w:r>
            <w:r w:rsidRPr="00644BA5">
              <w:rPr>
                <w:rFonts w:ascii="Times New Roman" w:hAnsi="Times New Roman" w:cs="Times New Roman"/>
                <w:sz w:val="16"/>
                <w:szCs w:val="16"/>
              </w:rPr>
              <w:fldChar w:fldCharType="end"/>
            </w:r>
          </w:p>
        </w:tc>
        <w:tc>
          <w:tcPr>
            <w:tcW w:w="567" w:type="dxa"/>
            <w:vAlign w:val="center"/>
          </w:tcPr>
          <w:p w14:paraId="634A8DE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3E31C8F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1/F</w:t>
            </w:r>
          </w:p>
        </w:tc>
        <w:tc>
          <w:tcPr>
            <w:tcW w:w="1025" w:type="dxa"/>
            <w:vAlign w:val="center"/>
          </w:tcPr>
          <w:p w14:paraId="16F84C3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5</w:t>
            </w:r>
          </w:p>
        </w:tc>
        <w:tc>
          <w:tcPr>
            <w:tcW w:w="1384" w:type="dxa"/>
            <w:vAlign w:val="center"/>
          </w:tcPr>
          <w:p w14:paraId="4E904CD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 xml:space="preserve">Memory and speech difficulty, weakness </w:t>
            </w:r>
          </w:p>
        </w:tc>
        <w:tc>
          <w:tcPr>
            <w:tcW w:w="1701" w:type="dxa"/>
            <w:vAlign w:val="center"/>
          </w:tcPr>
          <w:p w14:paraId="10E1C2A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3FF570F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 stage procedures:</w:t>
            </w:r>
          </w:p>
          <w:p w14:paraId="45FC581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SCA bypass,</w:t>
            </w:r>
          </w:p>
          <w:p w14:paraId="7CCCAE2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Endovascular BA occlusion</w:t>
            </w:r>
          </w:p>
        </w:tc>
        <w:tc>
          <w:tcPr>
            <w:tcW w:w="1559" w:type="dxa"/>
            <w:vAlign w:val="center"/>
          </w:tcPr>
          <w:p w14:paraId="53418CF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p w14:paraId="14C9E38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ecurrences)</w:t>
            </w:r>
          </w:p>
        </w:tc>
        <w:tc>
          <w:tcPr>
            <w:tcW w:w="1134" w:type="dxa"/>
            <w:vAlign w:val="center"/>
          </w:tcPr>
          <w:p w14:paraId="202A9F4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3</w:t>
            </w:r>
          </w:p>
        </w:tc>
        <w:tc>
          <w:tcPr>
            <w:tcW w:w="992" w:type="dxa"/>
            <w:vAlign w:val="center"/>
          </w:tcPr>
          <w:p w14:paraId="1E2DAD4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41</w:t>
            </w:r>
          </w:p>
        </w:tc>
        <w:tc>
          <w:tcPr>
            <w:tcW w:w="1984" w:type="dxa"/>
            <w:vAlign w:val="center"/>
          </w:tcPr>
          <w:p w14:paraId="595D5D0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ecurrences and endovascular retreatment at 1, 2, 5, 6-year F/U; 12-year F/U no filling</w:t>
            </w:r>
          </w:p>
        </w:tc>
      </w:tr>
      <w:tr w:rsidR="00414B67" w:rsidRPr="00644BA5" w14:paraId="2E79BD2E" w14:textId="77777777" w:rsidTr="00ED3C18">
        <w:trPr>
          <w:jc w:val="center"/>
        </w:trPr>
        <w:tc>
          <w:tcPr>
            <w:tcW w:w="988" w:type="dxa"/>
            <w:vMerge/>
            <w:vAlign w:val="center"/>
          </w:tcPr>
          <w:p w14:paraId="535254C6"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188B1E2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2C10791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5/F</w:t>
            </w:r>
          </w:p>
        </w:tc>
        <w:tc>
          <w:tcPr>
            <w:tcW w:w="1025" w:type="dxa"/>
            <w:vAlign w:val="center"/>
          </w:tcPr>
          <w:p w14:paraId="0F012BD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arge</w:t>
            </w:r>
          </w:p>
        </w:tc>
        <w:tc>
          <w:tcPr>
            <w:tcW w:w="1384" w:type="dxa"/>
            <w:vAlign w:val="center"/>
          </w:tcPr>
          <w:p w14:paraId="3AFA8B9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 and neck stiffness</w:t>
            </w:r>
          </w:p>
        </w:tc>
        <w:tc>
          <w:tcPr>
            <w:tcW w:w="1701" w:type="dxa"/>
            <w:vAlign w:val="center"/>
          </w:tcPr>
          <w:p w14:paraId="38CA5FE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SCA bypass and partial surgical BA occlusion</w:t>
            </w:r>
          </w:p>
        </w:tc>
        <w:tc>
          <w:tcPr>
            <w:tcW w:w="2552" w:type="dxa"/>
            <w:vAlign w:val="center"/>
          </w:tcPr>
          <w:p w14:paraId="46CDC2E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SCA and STA-PCA bypasses and surgical BA occlusion</w:t>
            </w:r>
          </w:p>
        </w:tc>
        <w:tc>
          <w:tcPr>
            <w:tcW w:w="1559" w:type="dxa"/>
            <w:vAlign w:val="center"/>
          </w:tcPr>
          <w:p w14:paraId="5EBC367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Brainstem infarction</w:t>
            </w:r>
          </w:p>
        </w:tc>
        <w:tc>
          <w:tcPr>
            <w:tcW w:w="1134" w:type="dxa"/>
            <w:vAlign w:val="center"/>
          </w:tcPr>
          <w:p w14:paraId="758380A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6</w:t>
            </w:r>
          </w:p>
        </w:tc>
        <w:tc>
          <w:tcPr>
            <w:tcW w:w="992" w:type="dxa"/>
            <w:vAlign w:val="center"/>
          </w:tcPr>
          <w:p w14:paraId="50EB4A5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0.5</w:t>
            </w:r>
          </w:p>
        </w:tc>
        <w:tc>
          <w:tcPr>
            <w:tcW w:w="1984" w:type="dxa"/>
            <w:vAlign w:val="center"/>
          </w:tcPr>
          <w:p w14:paraId="6D8F534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Bypass thrombosis</w:t>
            </w:r>
          </w:p>
        </w:tc>
      </w:tr>
      <w:tr w:rsidR="00414B67" w:rsidRPr="00644BA5" w14:paraId="652FAF51" w14:textId="77777777" w:rsidTr="00ED3C18">
        <w:trPr>
          <w:jc w:val="center"/>
        </w:trPr>
        <w:tc>
          <w:tcPr>
            <w:tcW w:w="988" w:type="dxa"/>
            <w:vMerge/>
            <w:vAlign w:val="center"/>
          </w:tcPr>
          <w:p w14:paraId="0F5B5C2A"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3EEB718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567" w:type="dxa"/>
            <w:vAlign w:val="center"/>
          </w:tcPr>
          <w:p w14:paraId="6970143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2/M</w:t>
            </w:r>
          </w:p>
        </w:tc>
        <w:tc>
          <w:tcPr>
            <w:tcW w:w="1025" w:type="dxa"/>
            <w:vAlign w:val="center"/>
          </w:tcPr>
          <w:p w14:paraId="0BC3CA8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arge</w:t>
            </w:r>
          </w:p>
        </w:tc>
        <w:tc>
          <w:tcPr>
            <w:tcW w:w="1384" w:type="dxa"/>
            <w:vAlign w:val="center"/>
          </w:tcPr>
          <w:p w14:paraId="713DB3B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Expressive aphasia, upper extremity weakness</w:t>
            </w:r>
          </w:p>
        </w:tc>
        <w:tc>
          <w:tcPr>
            <w:tcW w:w="1701" w:type="dxa"/>
            <w:vAlign w:val="center"/>
          </w:tcPr>
          <w:p w14:paraId="6724A4C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ent insertion</w:t>
            </w:r>
          </w:p>
        </w:tc>
        <w:tc>
          <w:tcPr>
            <w:tcW w:w="2552" w:type="dxa"/>
            <w:vAlign w:val="center"/>
          </w:tcPr>
          <w:p w14:paraId="03D19DB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STA-SCA bypass and surgical partial BA occlusion</w:t>
            </w:r>
          </w:p>
        </w:tc>
        <w:tc>
          <w:tcPr>
            <w:tcW w:w="1559" w:type="dxa"/>
            <w:vAlign w:val="center"/>
          </w:tcPr>
          <w:p w14:paraId="1B9B426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2E4F3E9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3</w:t>
            </w:r>
          </w:p>
        </w:tc>
        <w:tc>
          <w:tcPr>
            <w:tcW w:w="992" w:type="dxa"/>
            <w:vAlign w:val="center"/>
          </w:tcPr>
          <w:p w14:paraId="3121D4A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6</w:t>
            </w:r>
          </w:p>
        </w:tc>
        <w:tc>
          <w:tcPr>
            <w:tcW w:w="1984" w:type="dxa"/>
            <w:vAlign w:val="center"/>
          </w:tcPr>
          <w:p w14:paraId="79E8707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light enlargement but stable filling</w:t>
            </w:r>
          </w:p>
        </w:tc>
      </w:tr>
      <w:tr w:rsidR="00414B67" w:rsidRPr="00644BA5" w14:paraId="34406F6F" w14:textId="77777777" w:rsidTr="00ED3C18">
        <w:trPr>
          <w:jc w:val="center"/>
        </w:trPr>
        <w:tc>
          <w:tcPr>
            <w:tcW w:w="988" w:type="dxa"/>
            <w:vAlign w:val="center"/>
          </w:tcPr>
          <w:p w14:paraId="71659CDA" w14:textId="77777777" w:rsidR="00414B67" w:rsidRPr="00644BA5" w:rsidRDefault="00414B67" w:rsidP="00ED3C18">
            <w:pPr>
              <w:jc w:val="center"/>
              <w:rPr>
                <w:rFonts w:ascii="Times New Roman" w:hAnsi="Times New Roman" w:cs="Times New Roman"/>
                <w:sz w:val="16"/>
                <w:szCs w:val="16"/>
              </w:rPr>
            </w:pPr>
            <w:proofErr w:type="spellStart"/>
            <w:r w:rsidRPr="00644BA5">
              <w:rPr>
                <w:rFonts w:ascii="Times New Roman" w:hAnsi="Times New Roman" w:cs="Times New Roman"/>
                <w:sz w:val="16"/>
                <w:szCs w:val="16"/>
              </w:rPr>
              <w:t>Shojima</w:t>
            </w:r>
            <w:proofErr w:type="spellEnd"/>
            <w:r w:rsidRPr="00644BA5">
              <w:rPr>
                <w:rFonts w:ascii="Times New Roman" w:hAnsi="Times New Roman" w:cs="Times New Roman"/>
                <w:sz w:val="16"/>
                <w:szCs w:val="16"/>
              </w:rPr>
              <w:t>, 2014</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LANWQvy","properties":{"formattedCitation":"[38]","plainCitation":"[38]","noteIndex":0},"citationItems":[{"id":12919,"uris":["http://zotero.org/users/7853884/items/YLSEQVVM"],"itemData":{"id":12919,"type":"article-journal","abstract":"BACKGROUND: Hunterian ligation is performed to reduce and to change the flow of an aneurysm; it is a surgical option for a complex aneurysm that cannot be  managed by either clipping or coiling. However, it may be associated with adverse  effects. This study was carried out to analyze how Hunterian ligation changed the  flow dynamics of a particular cerebral aneurysm. METHODS: A case of giant basilar  tip aneurysm, in which Hunterian ligation resulted in rupture 6 months later, was  subjected to computational fluid dynamic simulation. Among the simulations with  various boundary conditions, the flow dynamic parameters of streamlines,  velocities, and wall shear stresses were compared and analyzed qualitatively and  quantitatively. RESULTS: Hunterian ligation switched the parent artery from the  basilar artery to the left posterior communicating artery. The changes in the  direction and the diameter of the parent arteries resulted in the focal elevation  of the shear magnitude and the high shear gradient on the posterior wall of the  aneurysm after the ligation. These hemodynamic changes might have been associated  with the eventual rupture of the aneurysm. CONCLUSIONS: Hunterian ligation is a  useful flow diversion surgery, but it might worsen the flow dynamics in specific  cases.","container-title":"World neurosurgery","DOI":"10.1016/j.wneu.2013.09.034","ISSN":"1878-8769 1878-8750","issue":"3-4","journalAbbreviation":"World Neurosurg","language":"eng","license":"Copyright © 2014 Elsevier Inc. All rights reserved.","note":"publisher-place: United States\nPMID: 24067739","page":"535.e5-9","title":"Computational fluid dynamic simulation of a giant basilar tip aneurysm with eventual rupture after Hunterian ligation.","volume":"82","author":[{"family":"Shojima","given":"Masaaki"},{"family":"Morita","given":"Akio"},{"family":"Kimura","given":"Toshikazu"},{"family":"Oshima","given":"Marie"},{"family":"Kin","given":"Taichi"},{"family":"Saito","given":"Nobuhito"}],"issued":{"date-parts":[["2014",10]]}}}],"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8]</w:t>
            </w:r>
            <w:r w:rsidRPr="00644BA5">
              <w:rPr>
                <w:rFonts w:ascii="Times New Roman" w:hAnsi="Times New Roman" w:cs="Times New Roman"/>
                <w:sz w:val="16"/>
                <w:szCs w:val="16"/>
              </w:rPr>
              <w:fldChar w:fldCharType="end"/>
            </w:r>
          </w:p>
        </w:tc>
        <w:tc>
          <w:tcPr>
            <w:tcW w:w="567" w:type="dxa"/>
            <w:vAlign w:val="center"/>
          </w:tcPr>
          <w:p w14:paraId="623F3CA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2F06840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74/F</w:t>
            </w:r>
          </w:p>
        </w:tc>
        <w:tc>
          <w:tcPr>
            <w:tcW w:w="1025" w:type="dxa"/>
            <w:vAlign w:val="center"/>
          </w:tcPr>
          <w:p w14:paraId="28048EB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6</w:t>
            </w:r>
          </w:p>
        </w:tc>
        <w:tc>
          <w:tcPr>
            <w:tcW w:w="1384" w:type="dxa"/>
            <w:vAlign w:val="center"/>
          </w:tcPr>
          <w:p w14:paraId="51E49BF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 cognitive dysfunction</w:t>
            </w:r>
          </w:p>
        </w:tc>
        <w:tc>
          <w:tcPr>
            <w:tcW w:w="1701" w:type="dxa"/>
            <w:vAlign w:val="center"/>
          </w:tcPr>
          <w:p w14:paraId="4A40FCA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3A29279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57DFFFE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Delayed rupture causing massive IVH and SAH</w:t>
            </w:r>
          </w:p>
        </w:tc>
        <w:tc>
          <w:tcPr>
            <w:tcW w:w="1134" w:type="dxa"/>
            <w:vAlign w:val="center"/>
          </w:tcPr>
          <w:p w14:paraId="47682D8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6</w:t>
            </w:r>
          </w:p>
        </w:tc>
        <w:tc>
          <w:tcPr>
            <w:tcW w:w="992" w:type="dxa"/>
            <w:vAlign w:val="center"/>
          </w:tcPr>
          <w:p w14:paraId="02A7AF9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w:t>
            </w:r>
          </w:p>
        </w:tc>
        <w:tc>
          <w:tcPr>
            <w:tcW w:w="1984" w:type="dxa"/>
            <w:vAlign w:val="center"/>
          </w:tcPr>
          <w:p w14:paraId="7608375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216D635A" w14:textId="77777777" w:rsidTr="00ED3C18">
        <w:trPr>
          <w:jc w:val="center"/>
        </w:trPr>
        <w:tc>
          <w:tcPr>
            <w:tcW w:w="988" w:type="dxa"/>
            <w:vAlign w:val="center"/>
          </w:tcPr>
          <w:p w14:paraId="26FFC9E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Takeuchi, 2015</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L2WuVDv","properties":{"formattedCitation":"[42]","plainCitation":"[42]","noteIndex":0},"citationItems":[{"id":11708,"uris":["http://zotero.org/users/7853884/items/CVP8L786"],"itemData":{"id":11708,"type":"article-journal","abstract":"Background: The superficial temporal artery (STA) to proximal posterior cerebral artery (PCA) (P2 segment) bypass is one of the most difficult procedures to perform because the proximal PCA is located deep and high within the ambient cistern. STA to proximal PCA bypass is usually performed through a subtemporal approach or posterior transpetrosal approach, and rarely through a transsylvian approach. The aim of this study was to describe the operative technique of STA to proximal PCA bypass through a modified transsylvian approach (anterior temporal approach).\nMethods: STA to proximal PCA bypass was performed through an anterior temporal approach in three patients with intracranial aneurysm. We describe the details of the surgical technique.\nResults: The STA was successfully anastomosed to the proximal PCA in all cases. One patient suffered hemiparesis and aphasia due to infarction in the anterior thalamoperforating artery territory.\nConclusions: STA to proximal PCA bypass can be performed through an anterior temporal approach in selected patients. We recommend that every precaution, including complete hemostasis, placement of cellulose sponges beneath the recipient artery to elevate the site of the anastomosis, and placement of a continuous drainage tube at the bottom of the operative field to avoid blood contamination during the anastomosis, should be taken to shorten the temporary occlusion time.","container-title":"Surgical Neurology International","DOI":"10.4103/2152-7806.157949","ISSN":"2152-7806","issue":"1","journalAbbreviation":"Surg Neurol Int","language":"en","page":"95","source":"DOI.org (Crossref)","title":"Superficial temporal artery to proximal posterior cerebral artery bypass through the anterior temporal approach","volume":"6","author":[{"family":"Takeuchi","given":"Satoru"},{"family":"Tanikawa","given":"Rokuya"},{"family":"Tsuboi","given":"Toshiyuki"},{"family":"Noda","given":"Kosumo"},{"family":"Oda","given":"Junpei"},{"family":"Miyata","given":"Shiro"},{"family":"Ota","given":"Nakao"},{"family":"Yoshikane","given":"Tsutomu"},{"family":"Kamiyama","given":"Hiroyasu"}],"issued":{"date-parts":[["2015"]]}}}],"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42]</w:t>
            </w:r>
            <w:r w:rsidRPr="00644BA5">
              <w:rPr>
                <w:rFonts w:ascii="Times New Roman" w:hAnsi="Times New Roman" w:cs="Times New Roman"/>
                <w:sz w:val="16"/>
                <w:szCs w:val="16"/>
              </w:rPr>
              <w:fldChar w:fldCharType="end"/>
            </w:r>
          </w:p>
        </w:tc>
        <w:tc>
          <w:tcPr>
            <w:tcW w:w="567" w:type="dxa"/>
            <w:vAlign w:val="center"/>
          </w:tcPr>
          <w:p w14:paraId="3DF218F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0BB5428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75/F</w:t>
            </w:r>
          </w:p>
        </w:tc>
        <w:tc>
          <w:tcPr>
            <w:tcW w:w="1025" w:type="dxa"/>
            <w:vAlign w:val="center"/>
          </w:tcPr>
          <w:p w14:paraId="43C5293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iant</w:t>
            </w:r>
          </w:p>
        </w:tc>
        <w:tc>
          <w:tcPr>
            <w:tcW w:w="1384" w:type="dxa"/>
            <w:vAlign w:val="center"/>
          </w:tcPr>
          <w:p w14:paraId="7DCB722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Memory difficulty, gait disturbance</w:t>
            </w:r>
          </w:p>
        </w:tc>
        <w:tc>
          <w:tcPr>
            <w:tcW w:w="1701" w:type="dxa"/>
            <w:vAlign w:val="center"/>
          </w:tcPr>
          <w:p w14:paraId="00E74B7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lipping (18 years earlier),</w:t>
            </w:r>
          </w:p>
          <w:p w14:paraId="4445D88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wrapping (14 years earlier)</w:t>
            </w:r>
          </w:p>
        </w:tc>
        <w:tc>
          <w:tcPr>
            <w:tcW w:w="2552" w:type="dxa"/>
            <w:vAlign w:val="center"/>
          </w:tcPr>
          <w:p w14:paraId="4690D93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STA-SCA and STA-PCA bypass with surgical partial BA occlusion</w:t>
            </w:r>
          </w:p>
        </w:tc>
        <w:tc>
          <w:tcPr>
            <w:tcW w:w="1559" w:type="dxa"/>
            <w:vAlign w:val="center"/>
          </w:tcPr>
          <w:p w14:paraId="3DEAB37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mpaired consciousness and oculomotor nerve palsy</w:t>
            </w:r>
          </w:p>
        </w:tc>
        <w:tc>
          <w:tcPr>
            <w:tcW w:w="1134" w:type="dxa"/>
            <w:vAlign w:val="center"/>
          </w:tcPr>
          <w:p w14:paraId="6FF34F1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5</w:t>
            </w:r>
          </w:p>
        </w:tc>
        <w:tc>
          <w:tcPr>
            <w:tcW w:w="992" w:type="dxa"/>
            <w:vAlign w:val="center"/>
          </w:tcPr>
          <w:p w14:paraId="642F13E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1984" w:type="dxa"/>
            <w:vAlign w:val="center"/>
          </w:tcPr>
          <w:p w14:paraId="7D1B753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artial obliteration</w:t>
            </w:r>
          </w:p>
        </w:tc>
      </w:tr>
      <w:tr w:rsidR="00414B67" w:rsidRPr="00644BA5" w14:paraId="5A591E07" w14:textId="77777777" w:rsidTr="00ED3C18">
        <w:trPr>
          <w:jc w:val="center"/>
        </w:trPr>
        <w:tc>
          <w:tcPr>
            <w:tcW w:w="988" w:type="dxa"/>
            <w:vAlign w:val="center"/>
          </w:tcPr>
          <w:p w14:paraId="7C89448A" w14:textId="77777777" w:rsidR="00414B67" w:rsidRPr="00644BA5" w:rsidRDefault="00414B67" w:rsidP="00ED3C18">
            <w:pPr>
              <w:jc w:val="center"/>
              <w:rPr>
                <w:rFonts w:ascii="Times New Roman" w:hAnsi="Times New Roman" w:cs="Times New Roman"/>
                <w:sz w:val="16"/>
                <w:szCs w:val="16"/>
              </w:rPr>
            </w:pPr>
            <w:proofErr w:type="spellStart"/>
            <w:r w:rsidRPr="00644BA5">
              <w:rPr>
                <w:rFonts w:ascii="Times New Roman" w:hAnsi="Times New Roman" w:cs="Times New Roman"/>
                <w:sz w:val="16"/>
                <w:szCs w:val="16"/>
              </w:rPr>
              <w:t>Alnaes</w:t>
            </w:r>
            <w:proofErr w:type="spellEnd"/>
            <w:r w:rsidRPr="00644BA5">
              <w:rPr>
                <w:rFonts w:ascii="Times New Roman" w:hAnsi="Times New Roman" w:cs="Times New Roman"/>
                <w:sz w:val="16"/>
                <w:szCs w:val="16"/>
              </w:rPr>
              <w:t>, 2015</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u4eVG0O","properties":{"formattedCitation":"[1]","plainCitation":"[1]","noteIndex":0},"citationItems":[{"id":12914,"uris":["http://zotero.org/users/7853884/items/FD2FI5MA"],"itemData":{"id":12914,"type":"article-journal","abstract":"Therapeutic parent artery flow reversal is a treatment option for giant, partially thrombosed basilar tip aneurysms. The effectiveness of this treatment  has been variable and not yet studied by applying computational fluid dynamics.  Computed tomography images and blood flow velocities acquired with transcranial  Doppler ultrasonography were obtained prior to and after bilateral endovascular  vertebral artery occlusion for a giant basilar tip aneurysm. Patient-specific  geometries and velocity waveforms were used in computational fluid dynamics  simulations in order to determine the velocity and wall shear stress changes  induced by treatment. Therapeutic parent artery flow reversal lead to a dramatic  increase in aneurysm inflow and wall shear stress (30 to 170 Pa) resulting in an  increase in intra-aneurysmal circulation. The enlargement of the circulated area  within the aneurysm led to a re-normalization of the wall shear stress and the  aneurysm remained stable for more than 8 years thereafter. Therapeutic parent  artery flow reversal can lead to unintended, potentially harmful changes in  aneurysm inflow which can be quantified and possibly predicted by applying  computational fluid dynamics.","container-title":"Interventional neuroradiology : journal of peritherapeutic neuroradiology, surgical procedures and related neurosciences","DOI":"10.1177/1591019915597415","ISSN":"2385-2011 1591-0199","issue":"5","journalAbbreviation":"Interv Neuroradiol","language":"eng","license":"© The Author(s) 2015.","note":"publisher-place: United States\nPMID: 26253111 \nPMCID: PMC4757336","page":"586-591","title":"Computational fluid dynamics evaluation of flow reversal treatment of giant basilar tip aneurysm.","volume":"21","author":[{"family":"Alnæs","given":"Martin Sandve"},{"family":"Mardal","given":"Kent-Andre"},{"family":"Bakke","given":"Søren"},{"family":"Sorteberg","given":"Angelika"}],"issued":{"date-parts":[["2015",10]]}}}],"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1]</w:t>
            </w:r>
            <w:r w:rsidRPr="00644BA5">
              <w:rPr>
                <w:rFonts w:ascii="Times New Roman" w:hAnsi="Times New Roman" w:cs="Times New Roman"/>
                <w:sz w:val="16"/>
                <w:szCs w:val="16"/>
              </w:rPr>
              <w:fldChar w:fldCharType="end"/>
            </w:r>
          </w:p>
        </w:tc>
        <w:tc>
          <w:tcPr>
            <w:tcW w:w="567" w:type="dxa"/>
            <w:vAlign w:val="center"/>
          </w:tcPr>
          <w:p w14:paraId="391761F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5115EFB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5/F</w:t>
            </w:r>
          </w:p>
        </w:tc>
        <w:tc>
          <w:tcPr>
            <w:tcW w:w="1025" w:type="dxa"/>
            <w:vAlign w:val="center"/>
          </w:tcPr>
          <w:p w14:paraId="5199EEA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1384" w:type="dxa"/>
            <w:vAlign w:val="center"/>
          </w:tcPr>
          <w:p w14:paraId="19669A0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w:t>
            </w:r>
          </w:p>
        </w:tc>
        <w:tc>
          <w:tcPr>
            <w:tcW w:w="1701" w:type="dxa"/>
            <w:vAlign w:val="center"/>
          </w:tcPr>
          <w:p w14:paraId="10309C7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33EF86D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Endovascular occlusion of both VAs</w:t>
            </w:r>
          </w:p>
        </w:tc>
        <w:tc>
          <w:tcPr>
            <w:tcW w:w="1559" w:type="dxa"/>
            <w:vAlign w:val="center"/>
          </w:tcPr>
          <w:p w14:paraId="071447B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300EE82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0</w:t>
            </w:r>
          </w:p>
        </w:tc>
        <w:tc>
          <w:tcPr>
            <w:tcW w:w="992" w:type="dxa"/>
            <w:vAlign w:val="center"/>
          </w:tcPr>
          <w:p w14:paraId="46ED095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96</w:t>
            </w:r>
          </w:p>
        </w:tc>
        <w:tc>
          <w:tcPr>
            <w:tcW w:w="1984" w:type="dxa"/>
            <w:vAlign w:val="center"/>
          </w:tcPr>
          <w:p w14:paraId="0E8D35E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Enlargement due to wash out of the earlier thrombus but stable filling</w:t>
            </w:r>
          </w:p>
        </w:tc>
      </w:tr>
      <w:tr w:rsidR="00414B67" w:rsidRPr="00644BA5" w14:paraId="419BA195" w14:textId="77777777" w:rsidTr="00ED3C18">
        <w:trPr>
          <w:jc w:val="center"/>
        </w:trPr>
        <w:tc>
          <w:tcPr>
            <w:tcW w:w="988" w:type="dxa"/>
            <w:vAlign w:val="center"/>
          </w:tcPr>
          <w:p w14:paraId="27E1E73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ndo, 2016</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lastRenderedPageBreak/>
              <w:fldChar w:fldCharType="begin"/>
            </w:r>
            <w:r>
              <w:rPr>
                <w:rFonts w:ascii="Times New Roman" w:hAnsi="Times New Roman" w:cs="Times New Roman"/>
                <w:sz w:val="16"/>
                <w:szCs w:val="16"/>
              </w:rPr>
              <w:instrText xml:space="preserve"> ADDIN ZOTERO_ITEM CSL_CITATION {"citationID":"49oIavZu","properties":{"formattedCitation":"[16]","plainCitation":"[16]","noteIndex":0},"citationItems":[{"id":11655,"uris":["http://zotero.org/users/7853884/items/NZS3F6MS"],"itemData":{"id":11655,"type":"article-journal","abstract":"Background\nSome ruptured intracranial aneurysms concomitant with major artery occlusion may not be amenable for standard clipping or coiling due to the specific hemodynamic conditions. The long-term effect of flow reduction therapy for such aneurysms is largely unknown.\nCase Presentation\nA 45-year-old woman presented with subarachnoid hemorrhage due to a ruptured basilar tip aneurysm. Angiography revealed that the bilateral internal carotid arteries were hypoplastic and that the anterior circulation was fed by the collateral flow through the bilateral posterior communicating arteries and the posterior choroidal arteries. Endovascular treatment failed because it was extremely difficult to secure the catheter at the neck of the aneurysm and insert the coil safely because it was a small aneurysm with a wide neck. In addition, direct clipping was risky due to the location and projection of the aneurysm. We therefore adopted the 2-stage bilateral superficial temporal artery–middle cerebral artery bypass to alleviate the vascular demand on the anterior circulation, with the aim of reducing the hemodynamic stress to the basilar bifurcation. The patient had no rebleeding for 4 years after surgery, with gradual shrinkage of the aneurysm.\nConclusion\nAll the possible treatment options should be carefully assessed because the long-term effect of the flow alternation method to prevent rebleeding has not been proved. However, our case suggests that the strategy of reducing the hemodynamic stress at the parent artery may be effective even in selected cases of ruptured aneurysms for which standard clipping or coiling is not feasible.","container-title":"World Neurosurgery","DOI":"10.1016/j.wneu.2015.09.096","ISSN":"1878-8750","journalAbbreviation":"World Neurosurgery","page":"512.e5-512.e8","source":"ScienceDirect","title":"Ruptured Basilar Tip Aneurysm in a Patient with Bilateral Internal Carotid Artery Occlusion Successfully Treated with Bilateral Superficial Temporal Artery–Middle Cerebral Artery Anastomoses: Case Report","title-short":"Ruptured Basilar Tip Aneurysm in a Patient with Bilateral Internal Carotid Artery Occlusion Successfully Treated with Bilateral Superficial Temporal Artery–Middle Cerebral Artery Anastomoses","volume":"86","author":[{"family":"Indo","given":"Masahiro"},{"family":"Oya","given":"Soichi"},{"family":"Matsui","given":"Toru"}],"issued":{"date-parts":[["2016",2,1]]}}}],"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16]</w:t>
            </w:r>
            <w:r w:rsidRPr="00644BA5">
              <w:rPr>
                <w:rFonts w:ascii="Times New Roman" w:hAnsi="Times New Roman" w:cs="Times New Roman"/>
                <w:sz w:val="16"/>
                <w:szCs w:val="16"/>
              </w:rPr>
              <w:fldChar w:fldCharType="end"/>
            </w:r>
          </w:p>
        </w:tc>
        <w:tc>
          <w:tcPr>
            <w:tcW w:w="567" w:type="dxa"/>
            <w:vAlign w:val="center"/>
          </w:tcPr>
          <w:p w14:paraId="206FAEF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lastRenderedPageBreak/>
              <w:t>1</w:t>
            </w:r>
          </w:p>
        </w:tc>
        <w:tc>
          <w:tcPr>
            <w:tcW w:w="567" w:type="dxa"/>
            <w:vAlign w:val="center"/>
          </w:tcPr>
          <w:p w14:paraId="779874A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5/F</w:t>
            </w:r>
          </w:p>
        </w:tc>
        <w:tc>
          <w:tcPr>
            <w:tcW w:w="1025" w:type="dxa"/>
            <w:vAlign w:val="center"/>
          </w:tcPr>
          <w:p w14:paraId="2EC0F21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1384" w:type="dxa"/>
            <w:vAlign w:val="center"/>
          </w:tcPr>
          <w:p w14:paraId="3B14C6F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AH</w:t>
            </w:r>
          </w:p>
        </w:tc>
        <w:tc>
          <w:tcPr>
            <w:tcW w:w="1701" w:type="dxa"/>
            <w:vAlign w:val="center"/>
          </w:tcPr>
          <w:p w14:paraId="272173F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 xml:space="preserve">Two times of aborted </w:t>
            </w:r>
            <w:r w:rsidRPr="00644BA5">
              <w:rPr>
                <w:rFonts w:ascii="Times New Roman" w:hAnsi="Times New Roman" w:cs="Times New Roman"/>
                <w:sz w:val="16"/>
                <w:szCs w:val="16"/>
              </w:rPr>
              <w:lastRenderedPageBreak/>
              <w:t>endovascular treatment</w:t>
            </w:r>
          </w:p>
        </w:tc>
        <w:tc>
          <w:tcPr>
            <w:tcW w:w="2552" w:type="dxa"/>
            <w:vAlign w:val="center"/>
          </w:tcPr>
          <w:p w14:paraId="496B28E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lastRenderedPageBreak/>
              <w:t>2 stage procedures:</w:t>
            </w:r>
          </w:p>
          <w:p w14:paraId="2F0CA25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lastRenderedPageBreak/>
              <w:t>Lt. STA-MCA bypass,</w:t>
            </w:r>
          </w:p>
          <w:p w14:paraId="12BC086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STA-MCA bypass</w:t>
            </w:r>
          </w:p>
        </w:tc>
        <w:tc>
          <w:tcPr>
            <w:tcW w:w="1559" w:type="dxa"/>
            <w:vAlign w:val="center"/>
          </w:tcPr>
          <w:p w14:paraId="529BC88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lastRenderedPageBreak/>
              <w:t>None</w:t>
            </w:r>
          </w:p>
        </w:tc>
        <w:tc>
          <w:tcPr>
            <w:tcW w:w="1134" w:type="dxa"/>
            <w:vAlign w:val="center"/>
          </w:tcPr>
          <w:p w14:paraId="3D691D8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049F14F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8</w:t>
            </w:r>
          </w:p>
        </w:tc>
        <w:tc>
          <w:tcPr>
            <w:tcW w:w="1984" w:type="dxa"/>
            <w:vAlign w:val="center"/>
          </w:tcPr>
          <w:p w14:paraId="65F34B4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 xml:space="preserve">Marked shrinkage of the </w:t>
            </w:r>
            <w:r w:rsidRPr="00644BA5">
              <w:rPr>
                <w:rFonts w:ascii="Times New Roman" w:hAnsi="Times New Roman" w:cs="Times New Roman"/>
                <w:sz w:val="16"/>
                <w:szCs w:val="16"/>
              </w:rPr>
              <w:lastRenderedPageBreak/>
              <w:t>aneurysm</w:t>
            </w:r>
          </w:p>
        </w:tc>
      </w:tr>
      <w:tr w:rsidR="00414B67" w:rsidRPr="00644BA5" w14:paraId="4804DEB5" w14:textId="77777777" w:rsidTr="00ED3C18">
        <w:trPr>
          <w:jc w:val="center"/>
        </w:trPr>
        <w:tc>
          <w:tcPr>
            <w:tcW w:w="988" w:type="dxa"/>
            <w:vMerge w:val="restart"/>
            <w:vAlign w:val="center"/>
          </w:tcPr>
          <w:p w14:paraId="0A92B33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lastRenderedPageBreak/>
              <w:t>Matsukawa, 2017</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4z4PSDQ","properties":{"formattedCitation":"[25]","plainCitation":"[25]","noteIndex":0},"citationItems":[{"id":12793,"uris":["http://zotero.org/users/7853884/items/3ERGNIRD"],"itemData":{"id":12793,"type":"article-journal","abstract":"BACKGROUND: Distal basilar artery aneurysms (DBAs) consist of basilar apex and basilar artery-superior cerebellar artery bifurcation (BA-SCA) aneurysms. The  authors aimed to investigate clinical and radiological differences between two  locations and to evaluate the 12-month surgical outcome in unruptured DBAs.  METHODS: Fifty-six consecutive patients who underwent surgical treatment (37  basilar apex and 19 BA-SCA aneurysms) between April 2012 and February 2016 were  retrospe</w:instrText>
            </w:r>
            <w:r>
              <w:rPr>
                <w:rFonts w:ascii="Times New Roman" w:hAnsi="Times New Roman" w:cs="Times New Roman" w:hint="eastAsia"/>
                <w:sz w:val="16"/>
                <w:szCs w:val="16"/>
              </w:rPr>
              <w:instrText xml:space="preserve">ctively evaluated. In patients with a preoperative modified Rankin Scale  score (mRS) of more than 1, neurological worsening (NW) was defined as an  increase in one or more mRS. In patients without symptoms, NW was defined as mRS  </w:instrText>
            </w:r>
            <w:r>
              <w:rPr>
                <w:rFonts w:ascii="Times New Roman" w:hAnsi="Times New Roman" w:cs="Times New Roman" w:hint="eastAsia"/>
                <w:sz w:val="16"/>
                <w:szCs w:val="16"/>
              </w:rPr>
              <w:instrText>≥</w:instrText>
            </w:r>
            <w:r>
              <w:rPr>
                <w:rFonts w:ascii="Times New Roman" w:hAnsi="Times New Roman" w:cs="Times New Roman" w:hint="eastAsia"/>
                <w:sz w:val="16"/>
                <w:szCs w:val="16"/>
              </w:rPr>
              <w:instrText>2. RESULTS: The mean ag</w:instrText>
            </w:r>
            <w:r>
              <w:rPr>
                <w:rFonts w:ascii="Times New Roman" w:hAnsi="Times New Roman" w:cs="Times New Roman"/>
                <w:sz w:val="16"/>
                <w:szCs w:val="16"/>
              </w:rPr>
              <w:instrText xml:space="preserve">e of the patient population was 64 ± 9.6 years, and 48  (86%) were female. Mean follow-up period was 2.6 ± 0.94 years. An excellent (mRS  0 to 1) outcome was archived in 31 (55%), 45 (82%), and 48 (87%) patients at 30  days, 6 months, and 12 months, respectively. Clinical and radiological  characteristics showed no differences between two locations. One early death  (1.8%) and one severe morbidity (1.8%) due to rupture were observed. The  postoperative annual rupture rate was 1.4% overall (145 patient-years). After  adjustment for age and location, large or giant DBA was related to 30-day and  12-month NW [n = 22 (39%) and n = 6 (11%); p = 0.009 and 0.002, respectively],  aneurysm localization in the interpeduncular cistern (LIC) and perforator  territory infarction were related to 30-day NW (p = 0.002 and 0.002), and DBA  that needed bypass surgery and previously treated recurrent DBA were related to  NW at 12 months (p = 0.017 and 0.001). Multivariate analysis showed that LIC was  significantly related to perforator territory infarction (p = 0.003).  CONCLUSIONS: Clinical and radiological characteristics were not different between  basilar apex and BA-SCA aneurysms; therefore, they should not be discussed  separately. To avoid neurological worsening, results of surgical treatment for  unruptured DBAs should be improved.","container-title":"Acta neurochirurgica","DOI":"10.1007/s00701-017-3239-4","ISSN":"0942-0940 0001-6268","issue":"9","journalAbbreviation":"Acta Neurochir (Wien)","language":"eng","note":"publisher-place: Austria\nPMID: 28638945","page":"1633-1642","title":"Surgical treatment of unruptured distal basilar artery aneurysm: durability and risk factors for neurological worsening.","volume":"159","author":[{"family":"Matsukawa","given":"Hidetoshi"},{"family":"Kamiyama","given":"Hiroyasu"},{"family":"Miyazaki","given":"Takanori"},{"family":"Kinoshita","given":"Yu"},{"family":"Tsuboi","given":"Toshiyuki"},{"family":"Noda","given":"Kosumo"},{"family":"Ota","given":"Nakao"},{"family":"Saito","given":"Norihiro"},{"family":"Takeda","given":"Rihee"},{"family":"Tokuda","given":"Sadahisa"},{"family":"Tanikawa","given":"Rokuya"}],"issued":{"date-parts":[["2017",9]]}}}],"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25]</w:t>
            </w:r>
            <w:r w:rsidRPr="00644BA5">
              <w:rPr>
                <w:rFonts w:ascii="Times New Roman" w:hAnsi="Times New Roman" w:cs="Times New Roman"/>
                <w:sz w:val="16"/>
                <w:szCs w:val="16"/>
              </w:rPr>
              <w:fldChar w:fldCharType="end"/>
            </w:r>
          </w:p>
        </w:tc>
        <w:tc>
          <w:tcPr>
            <w:tcW w:w="567" w:type="dxa"/>
            <w:vAlign w:val="center"/>
          </w:tcPr>
          <w:p w14:paraId="38F1EF8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347F619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6/F</w:t>
            </w:r>
          </w:p>
        </w:tc>
        <w:tc>
          <w:tcPr>
            <w:tcW w:w="1025" w:type="dxa"/>
            <w:vAlign w:val="center"/>
          </w:tcPr>
          <w:p w14:paraId="15CEC8C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3</w:t>
            </w:r>
          </w:p>
        </w:tc>
        <w:tc>
          <w:tcPr>
            <w:tcW w:w="1384" w:type="dxa"/>
            <w:vAlign w:val="center"/>
          </w:tcPr>
          <w:p w14:paraId="38F835C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Oculomotor and abducens nerve palsy</w:t>
            </w:r>
          </w:p>
        </w:tc>
        <w:tc>
          <w:tcPr>
            <w:tcW w:w="1701" w:type="dxa"/>
            <w:vAlign w:val="center"/>
          </w:tcPr>
          <w:p w14:paraId="25331C4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34D1CB7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SCA and STA-PCA bypasses and surgical BA occlusion</w:t>
            </w:r>
          </w:p>
        </w:tc>
        <w:tc>
          <w:tcPr>
            <w:tcW w:w="1559" w:type="dxa"/>
            <w:vAlign w:val="center"/>
          </w:tcPr>
          <w:p w14:paraId="6F77094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erforator infarction,</w:t>
            </w:r>
          </w:p>
          <w:p w14:paraId="44AC482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Died of SAH d/t the rupture of the treated aneurysm</w:t>
            </w:r>
          </w:p>
        </w:tc>
        <w:tc>
          <w:tcPr>
            <w:tcW w:w="1134" w:type="dxa"/>
            <w:vAlign w:val="center"/>
          </w:tcPr>
          <w:p w14:paraId="2058EC2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6</w:t>
            </w:r>
          </w:p>
        </w:tc>
        <w:tc>
          <w:tcPr>
            <w:tcW w:w="992" w:type="dxa"/>
            <w:vAlign w:val="center"/>
          </w:tcPr>
          <w:p w14:paraId="0E67F11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1984" w:type="dxa"/>
            <w:vAlign w:val="center"/>
          </w:tcPr>
          <w:p w14:paraId="44994BF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0258FD97" w14:textId="77777777" w:rsidTr="00ED3C18">
        <w:trPr>
          <w:jc w:val="center"/>
        </w:trPr>
        <w:tc>
          <w:tcPr>
            <w:tcW w:w="988" w:type="dxa"/>
            <w:vMerge/>
            <w:vAlign w:val="center"/>
          </w:tcPr>
          <w:p w14:paraId="7DE0AFA0"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2FBE803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w:t>
            </w:r>
          </w:p>
        </w:tc>
        <w:tc>
          <w:tcPr>
            <w:tcW w:w="567" w:type="dxa"/>
            <w:vAlign w:val="center"/>
          </w:tcPr>
          <w:p w14:paraId="3A4997D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77/F</w:t>
            </w:r>
          </w:p>
        </w:tc>
        <w:tc>
          <w:tcPr>
            <w:tcW w:w="1025" w:type="dxa"/>
            <w:vAlign w:val="center"/>
          </w:tcPr>
          <w:p w14:paraId="345224F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8</w:t>
            </w:r>
          </w:p>
        </w:tc>
        <w:tc>
          <w:tcPr>
            <w:tcW w:w="1384" w:type="dxa"/>
            <w:vAlign w:val="center"/>
          </w:tcPr>
          <w:p w14:paraId="4E60CAC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724F42B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w:t>
            </w:r>
          </w:p>
        </w:tc>
        <w:tc>
          <w:tcPr>
            <w:tcW w:w="2552" w:type="dxa"/>
            <w:vAlign w:val="center"/>
          </w:tcPr>
          <w:p w14:paraId="65BEBF24" w14:textId="77777777" w:rsidR="00414B67" w:rsidRPr="00644BA5" w:rsidRDefault="00414B67" w:rsidP="00ED3C18">
            <w:pPr>
              <w:jc w:val="center"/>
              <w:rPr>
                <w:rFonts w:ascii="Times New Roman" w:hAnsi="Times New Roman" w:cs="Times New Roman"/>
                <w:b/>
                <w:bCs/>
                <w:sz w:val="16"/>
                <w:szCs w:val="16"/>
              </w:rPr>
            </w:pPr>
            <w:r w:rsidRPr="00644BA5">
              <w:rPr>
                <w:rFonts w:ascii="Times New Roman" w:hAnsi="Times New Roman" w:cs="Times New Roman"/>
                <w:sz w:val="16"/>
                <w:szCs w:val="16"/>
              </w:rPr>
              <w:t>STA-SCA and STA-PCA bypasses and surgical BA occlusion</w:t>
            </w:r>
          </w:p>
        </w:tc>
        <w:tc>
          <w:tcPr>
            <w:tcW w:w="1559" w:type="dxa"/>
            <w:vAlign w:val="center"/>
          </w:tcPr>
          <w:p w14:paraId="61B7BA7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erforator infarction</w:t>
            </w:r>
          </w:p>
        </w:tc>
        <w:tc>
          <w:tcPr>
            <w:tcW w:w="1134" w:type="dxa"/>
            <w:vAlign w:val="center"/>
          </w:tcPr>
          <w:p w14:paraId="607A5B9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3</w:t>
            </w:r>
          </w:p>
        </w:tc>
        <w:tc>
          <w:tcPr>
            <w:tcW w:w="992" w:type="dxa"/>
            <w:vAlign w:val="center"/>
          </w:tcPr>
          <w:p w14:paraId="5119D98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2</w:t>
            </w:r>
          </w:p>
        </w:tc>
        <w:tc>
          <w:tcPr>
            <w:tcW w:w="1984" w:type="dxa"/>
            <w:vAlign w:val="center"/>
          </w:tcPr>
          <w:p w14:paraId="67BABFB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5E0BE3B7" w14:textId="77777777" w:rsidTr="00ED3C18">
        <w:trPr>
          <w:jc w:val="center"/>
        </w:trPr>
        <w:tc>
          <w:tcPr>
            <w:tcW w:w="988" w:type="dxa"/>
            <w:vMerge/>
            <w:vAlign w:val="center"/>
          </w:tcPr>
          <w:p w14:paraId="2B0528E1"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7FFDFAD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567" w:type="dxa"/>
            <w:vAlign w:val="center"/>
          </w:tcPr>
          <w:p w14:paraId="4D8DA07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7/F</w:t>
            </w:r>
          </w:p>
        </w:tc>
        <w:tc>
          <w:tcPr>
            <w:tcW w:w="1025" w:type="dxa"/>
            <w:vAlign w:val="center"/>
          </w:tcPr>
          <w:p w14:paraId="4D51C74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3</w:t>
            </w:r>
          </w:p>
        </w:tc>
        <w:tc>
          <w:tcPr>
            <w:tcW w:w="1384" w:type="dxa"/>
            <w:vAlign w:val="center"/>
          </w:tcPr>
          <w:p w14:paraId="5556C4A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7CC3676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6F61C1D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SCA and STA-PCA bypasses and surgical BA occlusion</w:t>
            </w:r>
          </w:p>
        </w:tc>
        <w:tc>
          <w:tcPr>
            <w:tcW w:w="1559" w:type="dxa"/>
            <w:vAlign w:val="center"/>
          </w:tcPr>
          <w:p w14:paraId="14571C0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erforator infarction</w:t>
            </w:r>
          </w:p>
        </w:tc>
        <w:tc>
          <w:tcPr>
            <w:tcW w:w="1134" w:type="dxa"/>
            <w:vAlign w:val="center"/>
          </w:tcPr>
          <w:p w14:paraId="6CDAB27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4</w:t>
            </w:r>
          </w:p>
        </w:tc>
        <w:tc>
          <w:tcPr>
            <w:tcW w:w="992" w:type="dxa"/>
            <w:vAlign w:val="center"/>
          </w:tcPr>
          <w:p w14:paraId="1CFDB0D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2</w:t>
            </w:r>
          </w:p>
        </w:tc>
        <w:tc>
          <w:tcPr>
            <w:tcW w:w="1984" w:type="dxa"/>
            <w:vAlign w:val="center"/>
          </w:tcPr>
          <w:p w14:paraId="4B74E1E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010C34AE" w14:textId="77777777" w:rsidTr="00ED3C18">
        <w:trPr>
          <w:jc w:val="center"/>
        </w:trPr>
        <w:tc>
          <w:tcPr>
            <w:tcW w:w="988" w:type="dxa"/>
            <w:vMerge/>
            <w:vAlign w:val="center"/>
          </w:tcPr>
          <w:p w14:paraId="092BBA2D"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6D9209E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w:t>
            </w:r>
          </w:p>
        </w:tc>
        <w:tc>
          <w:tcPr>
            <w:tcW w:w="567" w:type="dxa"/>
            <w:vAlign w:val="center"/>
          </w:tcPr>
          <w:p w14:paraId="16925CD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5/M</w:t>
            </w:r>
          </w:p>
        </w:tc>
        <w:tc>
          <w:tcPr>
            <w:tcW w:w="1025" w:type="dxa"/>
            <w:vAlign w:val="center"/>
          </w:tcPr>
          <w:p w14:paraId="0800D5C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8</w:t>
            </w:r>
          </w:p>
        </w:tc>
        <w:tc>
          <w:tcPr>
            <w:tcW w:w="1384" w:type="dxa"/>
            <w:vAlign w:val="center"/>
          </w:tcPr>
          <w:p w14:paraId="2315670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071DE1B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2069EEF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PCA bypass and direct clipping of the aneurysm</w:t>
            </w:r>
          </w:p>
        </w:tc>
        <w:tc>
          <w:tcPr>
            <w:tcW w:w="1559" w:type="dxa"/>
            <w:vAlign w:val="center"/>
          </w:tcPr>
          <w:p w14:paraId="1B017BB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erforator infarction</w:t>
            </w:r>
          </w:p>
        </w:tc>
        <w:tc>
          <w:tcPr>
            <w:tcW w:w="1134" w:type="dxa"/>
            <w:vAlign w:val="center"/>
          </w:tcPr>
          <w:p w14:paraId="22F4946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5</w:t>
            </w:r>
          </w:p>
        </w:tc>
        <w:tc>
          <w:tcPr>
            <w:tcW w:w="992" w:type="dxa"/>
            <w:vAlign w:val="center"/>
          </w:tcPr>
          <w:p w14:paraId="1BEDA9E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2</w:t>
            </w:r>
          </w:p>
        </w:tc>
        <w:tc>
          <w:tcPr>
            <w:tcW w:w="1984" w:type="dxa"/>
            <w:vAlign w:val="center"/>
          </w:tcPr>
          <w:p w14:paraId="079BDA2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60CB8999" w14:textId="77777777" w:rsidTr="00ED3C18">
        <w:trPr>
          <w:jc w:val="center"/>
        </w:trPr>
        <w:tc>
          <w:tcPr>
            <w:tcW w:w="988" w:type="dxa"/>
            <w:vMerge/>
            <w:vAlign w:val="center"/>
          </w:tcPr>
          <w:p w14:paraId="4C4DA105"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5927244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w:t>
            </w:r>
          </w:p>
        </w:tc>
        <w:tc>
          <w:tcPr>
            <w:tcW w:w="567" w:type="dxa"/>
            <w:vAlign w:val="center"/>
          </w:tcPr>
          <w:p w14:paraId="4DA830A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75/F</w:t>
            </w:r>
          </w:p>
        </w:tc>
        <w:tc>
          <w:tcPr>
            <w:tcW w:w="1025" w:type="dxa"/>
            <w:vAlign w:val="center"/>
          </w:tcPr>
          <w:p w14:paraId="485E731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4</w:t>
            </w:r>
          </w:p>
        </w:tc>
        <w:tc>
          <w:tcPr>
            <w:tcW w:w="1384" w:type="dxa"/>
            <w:vAlign w:val="center"/>
          </w:tcPr>
          <w:p w14:paraId="6A723B0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3B50720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lipping</w:t>
            </w:r>
          </w:p>
        </w:tc>
        <w:tc>
          <w:tcPr>
            <w:tcW w:w="2552" w:type="dxa"/>
            <w:vAlign w:val="center"/>
          </w:tcPr>
          <w:p w14:paraId="183396F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SCA and STA-PCA bypasses and surgical BA occlusion</w:t>
            </w:r>
          </w:p>
        </w:tc>
        <w:tc>
          <w:tcPr>
            <w:tcW w:w="1559" w:type="dxa"/>
            <w:vAlign w:val="center"/>
          </w:tcPr>
          <w:p w14:paraId="0E33577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erforator infarction</w:t>
            </w:r>
          </w:p>
        </w:tc>
        <w:tc>
          <w:tcPr>
            <w:tcW w:w="1134" w:type="dxa"/>
            <w:vAlign w:val="center"/>
          </w:tcPr>
          <w:p w14:paraId="62AEA8D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4/4</w:t>
            </w:r>
          </w:p>
        </w:tc>
        <w:tc>
          <w:tcPr>
            <w:tcW w:w="992" w:type="dxa"/>
            <w:vAlign w:val="center"/>
          </w:tcPr>
          <w:p w14:paraId="618F7C8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2</w:t>
            </w:r>
          </w:p>
        </w:tc>
        <w:tc>
          <w:tcPr>
            <w:tcW w:w="1984" w:type="dxa"/>
            <w:vAlign w:val="center"/>
          </w:tcPr>
          <w:p w14:paraId="58A8DA4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630AF541" w14:textId="77777777" w:rsidTr="00ED3C18">
        <w:trPr>
          <w:jc w:val="center"/>
        </w:trPr>
        <w:tc>
          <w:tcPr>
            <w:tcW w:w="988" w:type="dxa"/>
            <w:vMerge/>
            <w:vAlign w:val="center"/>
          </w:tcPr>
          <w:p w14:paraId="7B6A9350" w14:textId="77777777" w:rsidR="00414B67" w:rsidRPr="00644BA5" w:rsidRDefault="00414B67" w:rsidP="00ED3C18">
            <w:pPr>
              <w:jc w:val="center"/>
              <w:rPr>
                <w:rFonts w:ascii="Times New Roman" w:hAnsi="Times New Roman" w:cs="Times New Roman"/>
                <w:sz w:val="16"/>
                <w:szCs w:val="16"/>
              </w:rPr>
            </w:pPr>
          </w:p>
        </w:tc>
        <w:tc>
          <w:tcPr>
            <w:tcW w:w="567" w:type="dxa"/>
            <w:vAlign w:val="center"/>
          </w:tcPr>
          <w:p w14:paraId="42A2510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w:t>
            </w:r>
          </w:p>
        </w:tc>
        <w:tc>
          <w:tcPr>
            <w:tcW w:w="567" w:type="dxa"/>
            <w:vAlign w:val="center"/>
          </w:tcPr>
          <w:p w14:paraId="680A97C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7/M</w:t>
            </w:r>
          </w:p>
        </w:tc>
        <w:tc>
          <w:tcPr>
            <w:tcW w:w="1025" w:type="dxa"/>
            <w:vAlign w:val="center"/>
          </w:tcPr>
          <w:p w14:paraId="796CEC1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2</w:t>
            </w:r>
          </w:p>
        </w:tc>
        <w:tc>
          <w:tcPr>
            <w:tcW w:w="1384" w:type="dxa"/>
            <w:vAlign w:val="center"/>
          </w:tcPr>
          <w:p w14:paraId="62AAA09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46DFF0D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il embolization</w:t>
            </w:r>
          </w:p>
        </w:tc>
        <w:tc>
          <w:tcPr>
            <w:tcW w:w="2552" w:type="dxa"/>
            <w:vAlign w:val="center"/>
          </w:tcPr>
          <w:p w14:paraId="18281B9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TA-SCA and STA-PCA bypasses and surgical BA occlusion</w:t>
            </w:r>
          </w:p>
        </w:tc>
        <w:tc>
          <w:tcPr>
            <w:tcW w:w="1559" w:type="dxa"/>
            <w:vAlign w:val="center"/>
          </w:tcPr>
          <w:p w14:paraId="55B81AE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erforator infarction</w:t>
            </w:r>
          </w:p>
        </w:tc>
        <w:tc>
          <w:tcPr>
            <w:tcW w:w="1134" w:type="dxa"/>
            <w:vAlign w:val="center"/>
          </w:tcPr>
          <w:p w14:paraId="12EC9A4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4</w:t>
            </w:r>
          </w:p>
        </w:tc>
        <w:tc>
          <w:tcPr>
            <w:tcW w:w="992" w:type="dxa"/>
            <w:vAlign w:val="center"/>
          </w:tcPr>
          <w:p w14:paraId="19E6B25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2</w:t>
            </w:r>
          </w:p>
        </w:tc>
        <w:tc>
          <w:tcPr>
            <w:tcW w:w="1984" w:type="dxa"/>
            <w:vAlign w:val="center"/>
          </w:tcPr>
          <w:p w14:paraId="4255723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43C59370" w14:textId="77777777" w:rsidTr="00ED3C18">
        <w:trPr>
          <w:jc w:val="center"/>
        </w:trPr>
        <w:tc>
          <w:tcPr>
            <w:tcW w:w="988" w:type="dxa"/>
            <w:vAlign w:val="center"/>
          </w:tcPr>
          <w:p w14:paraId="366F999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ahl, 2017</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1bm8PSE","properties":{"formattedCitation":"[31]","plainCitation":"[31]","noteIndex":0},"citationItems":[{"id":9801,"uris":["http://zotero.org/users/7853884/items/75BQEG95"],"itemData":{"id":9801,"type":"article-journal","abstract":"Basilar tip aneurysms (BTAs) have a complex anatomy, making them difficult to treat. We describe our surgical results for BTAs. Methods: From 2004 to 2015 (12 years), a total of 25 small BTAs and two giant BTAs were treated in the Hospital do Servidor Público Estadual de São Paulo. Results: In 23 patients harboring aneurysms positioned anteriorly or straight, all aneurysms were clipped (complete exclusion in all on follow-up angiography). In two patients with posteriorly positioned aneurysms, there was residual neck. All patients submitted to surgical treatment of small aneurysms presented with late Glasgow Outcome Scale scores of 4 or 5. Two patients with giant aneurysms died. Conclusion: Surgical treatment of these lesions may be accomplished with quite high success rates and low morbidity.","container-title":"Arquivos de Neuro-Psiquiatria","DOI":"10.1590/0004-282x20170120","ISSN":"1678-4227, 0004-282X","issue":"10","journalAbbreviation":"Arq. Neuro-Psiquiatr.","language":"en","page":"697-702","source":"DOI.org (Crossref)","title":"Microsurgical treatment of basilar tip aneurysms: is it still acceptable?","title-short":"Microsurgical treatment of basilar tip aneurysms","volume":"75","author":[{"family":"Pahl","given":"Felix Hendrik"},{"family":"Oliveira","given":"Matheus Fernandes De"},{"family":"Rotta","given":"José Marcus"}],"issued":{"date-parts":[["2017",10]]}}}],"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1]</w:t>
            </w:r>
            <w:r w:rsidRPr="00644BA5">
              <w:rPr>
                <w:rFonts w:ascii="Times New Roman" w:hAnsi="Times New Roman" w:cs="Times New Roman"/>
                <w:sz w:val="16"/>
                <w:szCs w:val="16"/>
              </w:rPr>
              <w:fldChar w:fldCharType="end"/>
            </w:r>
          </w:p>
        </w:tc>
        <w:tc>
          <w:tcPr>
            <w:tcW w:w="567" w:type="dxa"/>
            <w:vAlign w:val="center"/>
          </w:tcPr>
          <w:p w14:paraId="726389D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6FAD184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025" w:type="dxa"/>
            <w:vAlign w:val="center"/>
          </w:tcPr>
          <w:p w14:paraId="5E8A88E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iant</w:t>
            </w:r>
          </w:p>
        </w:tc>
        <w:tc>
          <w:tcPr>
            <w:tcW w:w="1384" w:type="dxa"/>
            <w:vAlign w:val="center"/>
          </w:tcPr>
          <w:p w14:paraId="03B3100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701" w:type="dxa"/>
            <w:vAlign w:val="center"/>
          </w:tcPr>
          <w:p w14:paraId="077A13D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2552" w:type="dxa"/>
            <w:vAlign w:val="center"/>
          </w:tcPr>
          <w:p w14:paraId="7158D7C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Bypass and surgical BA occlusion</w:t>
            </w:r>
          </w:p>
        </w:tc>
        <w:tc>
          <w:tcPr>
            <w:tcW w:w="1559" w:type="dxa"/>
            <w:vAlign w:val="center"/>
          </w:tcPr>
          <w:p w14:paraId="785AECF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Bypass graft occlusion,</w:t>
            </w:r>
          </w:p>
          <w:p w14:paraId="5341D3B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Died of pneumonia</w:t>
            </w:r>
          </w:p>
        </w:tc>
        <w:tc>
          <w:tcPr>
            <w:tcW w:w="1134" w:type="dxa"/>
            <w:vAlign w:val="center"/>
          </w:tcPr>
          <w:p w14:paraId="1F63E36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6</w:t>
            </w:r>
          </w:p>
        </w:tc>
        <w:tc>
          <w:tcPr>
            <w:tcW w:w="992" w:type="dxa"/>
            <w:vAlign w:val="center"/>
          </w:tcPr>
          <w:p w14:paraId="5618C58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c>
          <w:tcPr>
            <w:tcW w:w="1984" w:type="dxa"/>
            <w:vAlign w:val="center"/>
          </w:tcPr>
          <w:p w14:paraId="0F5ED2B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A</w:t>
            </w:r>
          </w:p>
        </w:tc>
      </w:tr>
      <w:tr w:rsidR="00414B67" w:rsidRPr="00644BA5" w14:paraId="19B55C67" w14:textId="77777777" w:rsidTr="00ED3C18">
        <w:trPr>
          <w:jc w:val="center"/>
        </w:trPr>
        <w:tc>
          <w:tcPr>
            <w:tcW w:w="988" w:type="dxa"/>
            <w:vAlign w:val="center"/>
          </w:tcPr>
          <w:p w14:paraId="0DB5FFF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iu, 2018</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1EMXjLu","properties":{"formattedCitation":"[22]","plainCitation":"[22]","noteIndex":0},"citationItems":[{"id":13400,"uris":["http://zotero.org/users/7853884/items/QPVRUPG8"],"itemData":{"id":13400,"type":"article-journal","abstract":"BACKGROUND: There has been a massive shift in the balance toward endovascular therapy for basilar artery (BA) aneurysms in the modern era. METHODS: We  retrospectively reviewed clinical and radiologic data from patients with BA  aneurysms who were treated in a single medical center during a 10-year period  from August 2006 to May 2016. RESULTS: Thirty-five consecutive patients with 46  aneurysms during the 10-year period were included. The rate of complete aneurysm  occlusion in 35 cases using a 1-stage operation was 58.8% (20/34). The graft  patency rates of 13 bypass surgeries were 84.6% (11/13) within 1 week and 69.2%  (9/13) at 3 months after surgery. The cut flow index for all bypass cases was  0.79. The overall survival was 94% at discharge (2 patients died). The 3-month  outcome was favorable (modified Rankin Scale score 0-2) for 27 patients (77.1%)  and poor (modified Rankin Scale score 3-5) for 5 patients (14.2%), and 3 patients  died (8.6%). The survival for patients with BA apex aneurysms was higher than the  survival observed for patients with BA trunk/vertebrobasilar junction aneurysms.  CONCLUSIONS: Microsurgical treatments for BA aneurysms can be effective, with  good patient outcomes in the early stage after operation. Patients with  wide-necked, fusiform, or dolichoectatic aneurysms seem to exclude the aneurysm,  preventing unnecessary retreatments with bypass techniques. The potential for a  poor prognosis of patients with BA trunk/vertebrobasilar junction aneurysms was  higher than that for patients with basilar apex aneurysms who presented with  unfavorable subsequent events.","container-title":"World neurosurgery","DOI":"10.1016/j.wneu.2017.12.158","ISSN":"1878-8769 1878-8750","journalAbbreviation":"World Neurosurg","language":"eng","license":"Copyright © 2018 Elsevier Inc. All rights reserved.","note":"publisher-place: United States\nPMID: 29317359","page":"e710-e721","title":"Microsurgical Treatment for Complex Basilar Artery Aneurysms with Long-Term Follow-Up in a Series of 35 Cases.","volume":"111","author":[{"family":"Liu","given":"Yaoling"},{"family":"Shi","given":"Xiangen"},{"family":"Kc","given":"K. I. Singh"},{"family":"Sun","given":"Yuming"},{"family":"Liu","given":"Fangjun"},{"family":"Qian","given":"Hai"},{"family":"Zhang","given":"Jie"}],"issued":{"date-parts":[["2018",3]]}}}],"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22]</w:t>
            </w:r>
            <w:r w:rsidRPr="00644BA5">
              <w:rPr>
                <w:rFonts w:ascii="Times New Roman" w:hAnsi="Times New Roman" w:cs="Times New Roman"/>
                <w:sz w:val="16"/>
                <w:szCs w:val="16"/>
              </w:rPr>
              <w:fldChar w:fldCharType="end"/>
            </w:r>
          </w:p>
        </w:tc>
        <w:tc>
          <w:tcPr>
            <w:tcW w:w="567" w:type="dxa"/>
            <w:vAlign w:val="center"/>
          </w:tcPr>
          <w:p w14:paraId="1A28624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1A4EC0D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5/F</w:t>
            </w:r>
          </w:p>
        </w:tc>
        <w:tc>
          <w:tcPr>
            <w:tcW w:w="1025" w:type="dxa"/>
            <w:vAlign w:val="center"/>
          </w:tcPr>
          <w:p w14:paraId="5A49C94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4</w:t>
            </w:r>
          </w:p>
        </w:tc>
        <w:tc>
          <w:tcPr>
            <w:tcW w:w="1384" w:type="dxa"/>
            <w:vAlign w:val="center"/>
          </w:tcPr>
          <w:p w14:paraId="5BBBB7A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Diplopia, Lt. side weakness</w:t>
            </w:r>
          </w:p>
        </w:tc>
        <w:tc>
          <w:tcPr>
            <w:tcW w:w="1701" w:type="dxa"/>
            <w:vAlign w:val="center"/>
          </w:tcPr>
          <w:p w14:paraId="4B8276F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671A92A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0179285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1134" w:type="dxa"/>
            <w:vAlign w:val="center"/>
          </w:tcPr>
          <w:p w14:paraId="200CC43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2</w:t>
            </w:r>
          </w:p>
        </w:tc>
        <w:tc>
          <w:tcPr>
            <w:tcW w:w="992" w:type="dxa"/>
            <w:vAlign w:val="center"/>
          </w:tcPr>
          <w:p w14:paraId="24CFE6B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0</w:t>
            </w:r>
          </w:p>
        </w:tc>
        <w:tc>
          <w:tcPr>
            <w:tcW w:w="1984" w:type="dxa"/>
            <w:vAlign w:val="center"/>
          </w:tcPr>
          <w:p w14:paraId="56D3E2E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w:t>
            </w:r>
          </w:p>
        </w:tc>
      </w:tr>
      <w:tr w:rsidR="00414B67" w:rsidRPr="00644BA5" w14:paraId="662263F8" w14:textId="77777777" w:rsidTr="00ED3C18">
        <w:trPr>
          <w:jc w:val="center"/>
        </w:trPr>
        <w:tc>
          <w:tcPr>
            <w:tcW w:w="988" w:type="dxa"/>
            <w:vAlign w:val="center"/>
          </w:tcPr>
          <w:p w14:paraId="5DA6A35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Martinez-Perez, 2018</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6sq3ICE","properties":{"formattedCitation":"[24]","plainCitation":"[24]","noteIndex":0},"citationItems":[{"id":12903,"uris":["http://zotero.org/users/7853884/items/J3D8VJG4"],"itemData":{"id":12903,"type":"article-journal","abstract":"The objective of this paper was to report a rare complication of basilar artery (BA) tourniquet treatment of a giant basilar tip aneurysm, and to discuss  possible causes for the formation of a de novo giant posterior cerebral artery  (PCA) aneurysm. A 34-year-old woman underwent satisfactory treatment of a  ruptured giant basilar bifurcation aneurysm by BA ligation (Drake tourniquet) in  1985. She presented 25 years later with a new aneurysm in the left PCA,  successfully treated by coil embolization. To the authors' knowledge, this is the  first case of de novo aneurysm formation on a PCA, and the first de novo aneurysm  reported as a complication of BA ligation therapy by Drake tourniquet. Long-term  follow-up is necessary in patients with treated cerebral aneurysms, particularly  those occurring in young patients, those with multiple aneurysms, those with  complex posterior circulation aneurysms, and those undergoing flow diversion or  flow-altering therapies.","container-title":"Journal of neurosurgery","DOI":"10.3171/2016.11.JNS161740","ISSN":"1933-0693 0022-3085","issue":"4","journalAbbreviation":"J Neurosurg","language":"eng","note":"publisher-place: United States\nPMID: 28474993","page":"1028-1031","title":"De novo giant posterior cerebral artery aneurysm developing 25 years after basilar bifurcation aneurysm treatment using a Drake tourniquet: case report and  implications for aneurysm follow-up.","volume":"128","author":[{"family":"Martinez-Perez","given":"Rafael"},{"family":"Pelz","given":"David M."},{"family":"Lownie","given":"Stephen P."}],"issued":{"date-parts":[["2018",4]]}}}],"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24]</w:t>
            </w:r>
            <w:r w:rsidRPr="00644BA5">
              <w:rPr>
                <w:rFonts w:ascii="Times New Roman" w:hAnsi="Times New Roman" w:cs="Times New Roman"/>
                <w:sz w:val="16"/>
                <w:szCs w:val="16"/>
              </w:rPr>
              <w:fldChar w:fldCharType="end"/>
            </w:r>
          </w:p>
        </w:tc>
        <w:tc>
          <w:tcPr>
            <w:tcW w:w="567" w:type="dxa"/>
            <w:vAlign w:val="center"/>
          </w:tcPr>
          <w:p w14:paraId="5CD5758E"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040BBBD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4/F</w:t>
            </w:r>
          </w:p>
        </w:tc>
        <w:tc>
          <w:tcPr>
            <w:tcW w:w="1025" w:type="dxa"/>
            <w:vAlign w:val="center"/>
          </w:tcPr>
          <w:p w14:paraId="5131756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iant</w:t>
            </w:r>
          </w:p>
        </w:tc>
        <w:tc>
          <w:tcPr>
            <w:tcW w:w="1384" w:type="dxa"/>
            <w:vAlign w:val="center"/>
          </w:tcPr>
          <w:p w14:paraId="7172C66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AH</w:t>
            </w:r>
          </w:p>
        </w:tc>
        <w:tc>
          <w:tcPr>
            <w:tcW w:w="1701" w:type="dxa"/>
            <w:vAlign w:val="center"/>
          </w:tcPr>
          <w:p w14:paraId="5B31C47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1F4AF6D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19ECD91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De novo giant aneurysm at the Lt. P1-2 junction 25 years after the surgery</w:t>
            </w:r>
          </w:p>
        </w:tc>
        <w:tc>
          <w:tcPr>
            <w:tcW w:w="1134" w:type="dxa"/>
            <w:vAlign w:val="center"/>
          </w:tcPr>
          <w:p w14:paraId="2E50532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5A92707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70</w:t>
            </w:r>
          </w:p>
        </w:tc>
        <w:tc>
          <w:tcPr>
            <w:tcW w:w="1984" w:type="dxa"/>
            <w:vAlign w:val="center"/>
          </w:tcPr>
          <w:p w14:paraId="3EF207C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w:t>
            </w:r>
          </w:p>
        </w:tc>
      </w:tr>
      <w:tr w:rsidR="00414B67" w:rsidRPr="00644BA5" w14:paraId="184AEAC2" w14:textId="77777777" w:rsidTr="00ED3C18">
        <w:trPr>
          <w:jc w:val="center"/>
        </w:trPr>
        <w:tc>
          <w:tcPr>
            <w:tcW w:w="988" w:type="dxa"/>
            <w:vAlign w:val="center"/>
          </w:tcPr>
          <w:p w14:paraId="5061FDC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avina, 2019</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Au44Kep","properties":{"formattedCitation":"[34]","plainCitation":"[34]","noteIndex":0},"citationItems":[{"id":13367,"uris":["http://zotero.org/users/7853884/items/CHQL9YT3"],"itemData":{"id":13367,"type":"article-journal","abstract":"Large broad-based basilar artery (BA) apex aneurysms involving multiple arterial origins are complex lesions commonly not amenable to direct clipping  or endovascular management. BA proximal (Hunterian) occlusion with  extracranial-to-intracranial bypass is a supported strategy if 1 or both  posterior communicating arteries are small. Hunterian ligation risks sudden  aneurysm thrombosis and thromboembolism in the perforator-rich BA apex. There  currently exist no guidelines for antiplatelet and anticoagulant therapy after  Hunterian ligation for complex BA apex aneurysm treatment. We present a  literature review and an illustrative case of an 18-year-old man who presented  with progressive headaches and was found to have a large unruptured BA apex  aneurysm involving the origins of the bilateral superior cerebellar and posterior  cerebral arteries. Given the small posterior communicating arteries and  complexity of the aneurysm, proximal BA occlusion with unilateral superficial  temporal artery-to-superior cerebellar artery bypass was recommended. Despite  antiplatelet treatment with acetylsalicylic acid before and after operation, the  patient experienced acute ischemia of the brainstem and cerebellum and an embolic  left temporal lobe infarct. The patient received dual antiplatelet therapy  starting on postoperative day 6, after which he experienced no new infarcts and  made a significant neurologic recovery. The current evidence suggests that  proximal BA occlusion in complex BA apex aneurysm cases is thrombogenic and can  be especially dangerous if thrombosis occurs suddenly in aneurysms without  pre-existing intraluminal thrombus. Dual antiplatelet therapy during the first  postoperative week presents a possible strategy for reducing the risk of ischemia  due to sudden aneurysm thrombosis.","container-title":"World neurosurgery","DOI":"10.1016/j.wneu.2018.11.237","ISSN":"1878-8769 1878-8750","journalAbbreviation":"World Neurosurg","language":"eng","license":"Copyright © 2018 Elsevier Inc. All rights reserved.","note":"publisher-place: United States\nPMID: 30537547","page":"113-122","title":"Postoperative Antiplatelet Therapy in the Treatment of Complex Basilar Apex Aneurysms Implementing Hunterian Ligation and Extracranial-to-Intracranial  Bypass: Review of the Literature with an Illustrative Case Report.","volume":"123","author":[{"family":"Ravina","given":"Kristine"},{"family":"Strickland","given":"Ben A."},{"family":"Buchanan","given":"Ian A."},{"family":"Rennert","given":"Robert C."},{"family":"Kim","given":"Paul E."},{"family":"Fredrickson","given":"Vance L."},{"family":"Russin","given":"Jonathan J."}],"issued":{"date-parts":[["2019",3]]}}}],"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34]</w:t>
            </w:r>
            <w:r w:rsidRPr="00644BA5">
              <w:rPr>
                <w:rFonts w:ascii="Times New Roman" w:hAnsi="Times New Roman" w:cs="Times New Roman"/>
                <w:sz w:val="16"/>
                <w:szCs w:val="16"/>
              </w:rPr>
              <w:fldChar w:fldCharType="end"/>
            </w:r>
          </w:p>
        </w:tc>
        <w:tc>
          <w:tcPr>
            <w:tcW w:w="567" w:type="dxa"/>
            <w:vAlign w:val="center"/>
          </w:tcPr>
          <w:p w14:paraId="5A51AF9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0AC9BD6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8/M</w:t>
            </w:r>
          </w:p>
        </w:tc>
        <w:tc>
          <w:tcPr>
            <w:tcW w:w="1025" w:type="dxa"/>
            <w:vAlign w:val="center"/>
          </w:tcPr>
          <w:p w14:paraId="7872C1F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6</w:t>
            </w:r>
          </w:p>
        </w:tc>
        <w:tc>
          <w:tcPr>
            <w:tcW w:w="1384" w:type="dxa"/>
            <w:vAlign w:val="center"/>
          </w:tcPr>
          <w:p w14:paraId="65884CD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w:t>
            </w:r>
          </w:p>
        </w:tc>
        <w:tc>
          <w:tcPr>
            <w:tcW w:w="1701" w:type="dxa"/>
            <w:vAlign w:val="center"/>
          </w:tcPr>
          <w:p w14:paraId="38F8B6C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38891F5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STA-SCA bypass and surgical BA occlusion</w:t>
            </w:r>
          </w:p>
        </w:tc>
        <w:tc>
          <w:tcPr>
            <w:tcW w:w="1559" w:type="dxa"/>
            <w:vAlign w:val="center"/>
          </w:tcPr>
          <w:p w14:paraId="7F8398F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cute ischemia in the Lt. SCA, pons, Rt. midbrain, Lt. temporal lobe</w:t>
            </w:r>
          </w:p>
        </w:tc>
        <w:tc>
          <w:tcPr>
            <w:tcW w:w="1134" w:type="dxa"/>
            <w:vAlign w:val="center"/>
          </w:tcPr>
          <w:p w14:paraId="7690A94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1</w:t>
            </w:r>
          </w:p>
        </w:tc>
        <w:tc>
          <w:tcPr>
            <w:tcW w:w="992" w:type="dxa"/>
            <w:vAlign w:val="center"/>
          </w:tcPr>
          <w:p w14:paraId="26B9F4F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9</w:t>
            </w:r>
          </w:p>
        </w:tc>
        <w:tc>
          <w:tcPr>
            <w:tcW w:w="1984" w:type="dxa"/>
            <w:vAlign w:val="center"/>
          </w:tcPr>
          <w:p w14:paraId="46F74CD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w:t>
            </w:r>
          </w:p>
        </w:tc>
      </w:tr>
      <w:tr w:rsidR="00414B67" w:rsidRPr="00644BA5" w14:paraId="50AE3D21" w14:textId="77777777" w:rsidTr="00ED3C18">
        <w:trPr>
          <w:jc w:val="center"/>
        </w:trPr>
        <w:tc>
          <w:tcPr>
            <w:tcW w:w="988" w:type="dxa"/>
            <w:vAlign w:val="center"/>
          </w:tcPr>
          <w:p w14:paraId="0D1CDF7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arcia-Perez, 2020</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jnECMZv","properties":{"formattedCitation":"[10]","plainCitation":"[10]","noteIndex":0},"citationItems":[{"id":11700,"uris":["http://zotero.org/users/7853884/items/SXA5NEED"],"itemData":{"id":11700,"type":"article-journal","abstract":"Partially thrombosed giant aneurysms at the basilar apex (BA) artery are challenging lesions with a poor prognosis if left untreated. Here we describe a rare case of extensive brain edema after growth of a surgically treated and thrombosed giant basilar apex aneurysm.","container-title":"BMC Neurology","DOI":"10.1186/s12883-020-01819-9","ISSN":"1471-2377","issue":"1","journalAbbreviation":"BMC Neurology","page":"232","source":"BioMed Central","title":"Delayed extensive brain edema caused by the growth of a giant basilar apex aneurysm treated with basilar artery obliteration: a case report","title-short":"Delayed extensive brain edema caused by the growth of a giant basilar apex aneurysm treated with basilar artery obliteration","volume":"20","author":[{"family":"García-Pérez","given":"Daniel"},{"family":"Panero","given":"Irene"},{"family":"Eiriz","given":"Carla"},{"family":"Moreno","given":"Luis Miguel"},{"family":"Munarriz","given":"Pablo M."},{"family":"Paredes","given":"Igor"},{"family":"Lagares","given":"Alfonso"},{"family":"Alén","given":"José F."}],"issued":{"date-parts":[["2020",6,6]]}}}],"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10]</w:t>
            </w:r>
            <w:r w:rsidRPr="00644BA5">
              <w:rPr>
                <w:rFonts w:ascii="Times New Roman" w:hAnsi="Times New Roman" w:cs="Times New Roman"/>
                <w:sz w:val="16"/>
                <w:szCs w:val="16"/>
              </w:rPr>
              <w:fldChar w:fldCharType="end"/>
            </w:r>
          </w:p>
        </w:tc>
        <w:tc>
          <w:tcPr>
            <w:tcW w:w="567" w:type="dxa"/>
            <w:vAlign w:val="center"/>
          </w:tcPr>
          <w:p w14:paraId="27B644B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1676911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4/M</w:t>
            </w:r>
          </w:p>
        </w:tc>
        <w:tc>
          <w:tcPr>
            <w:tcW w:w="1025" w:type="dxa"/>
            <w:vAlign w:val="center"/>
          </w:tcPr>
          <w:p w14:paraId="5DAA2308"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5</w:t>
            </w:r>
          </w:p>
        </w:tc>
        <w:tc>
          <w:tcPr>
            <w:tcW w:w="1384" w:type="dxa"/>
            <w:vAlign w:val="center"/>
          </w:tcPr>
          <w:p w14:paraId="630EE2C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eadache, Lt. ptosis, diplopia</w:t>
            </w:r>
          </w:p>
        </w:tc>
        <w:tc>
          <w:tcPr>
            <w:tcW w:w="1701" w:type="dxa"/>
            <w:vAlign w:val="center"/>
          </w:tcPr>
          <w:p w14:paraId="4D1E5284"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1F507F93"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urgical BA occlusion</w:t>
            </w:r>
          </w:p>
        </w:tc>
        <w:tc>
          <w:tcPr>
            <w:tcW w:w="1559" w:type="dxa"/>
            <w:vAlign w:val="center"/>
          </w:tcPr>
          <w:p w14:paraId="6E3AFA4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Transient neurological decline, brainstem compression and hydrocephalus due to intramural aneurysm dissection</w:t>
            </w:r>
          </w:p>
        </w:tc>
        <w:tc>
          <w:tcPr>
            <w:tcW w:w="1134" w:type="dxa"/>
            <w:vAlign w:val="center"/>
          </w:tcPr>
          <w:p w14:paraId="67A0416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0</w:t>
            </w:r>
          </w:p>
        </w:tc>
        <w:tc>
          <w:tcPr>
            <w:tcW w:w="992" w:type="dxa"/>
            <w:vAlign w:val="center"/>
          </w:tcPr>
          <w:p w14:paraId="09F9A42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60</w:t>
            </w:r>
          </w:p>
        </w:tc>
        <w:tc>
          <w:tcPr>
            <w:tcW w:w="1984" w:type="dxa"/>
            <w:vAlign w:val="center"/>
          </w:tcPr>
          <w:p w14:paraId="491BF5B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Complete obliteration and marked reduction in size</w:t>
            </w:r>
          </w:p>
        </w:tc>
      </w:tr>
      <w:tr w:rsidR="00414B67" w:rsidRPr="00644BA5" w14:paraId="31153FDB" w14:textId="77777777" w:rsidTr="00ED3C18">
        <w:trPr>
          <w:jc w:val="center"/>
        </w:trPr>
        <w:tc>
          <w:tcPr>
            <w:tcW w:w="988" w:type="dxa"/>
            <w:vAlign w:val="center"/>
          </w:tcPr>
          <w:p w14:paraId="476BF80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Graffeo, 2023</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NY9qrpO","properties":{"formattedCitation":"[11]","plainCitation":"[11]","noteIndex":0},"citationItems":[{"id":13337,"uris":["http://zotero.org/users/7853884/items/ZEMDH6WH"],"itemData":{"id":13337,"type":"article-journal","abstract":"BACKGROUND AND IMPORTANCE: Complex cerebrovascular bypass operations may confer an increased risk of intraoperative complications, such as graft thrombosis.  Novel techniques are needed to optimize the management of these challenging  cases. CLINICAL PRESENTATION: A woman in her late 20s was incidentally diagnosed  with a 1.5-cm basilar apex aneurysm, which grew to 3.5 cm over 2 years of active  surveillance. Definitive treatment was then recommended with flow reversal and  Hunterian ligation of the basilar trunk planned as a radial artery graft (RAG)  bypass: M2 (S-Ec) RAG (E-Sc*) P2. Intraoperative graft thrombosis prompted  multiple attempted salvage maneuvers; however, complete excision and repeat  anastomosis were ultimately required. The procedure was completed using a novel  double-interposition technique, with ligation of the index RAG approximately 1 cm  proximal to the distal anastomosis (final bypass: M2 [S-Ec*] RAG [E-Ec*] RAG'  [E-Sc] P2). These technical modifications yielded a less deep recipient site for  the repeat bypass and an end-to-end anastomosis rather than an end-to-side  anastomosis, collectively facilitating a more efficient and facile salvage. The  patient recovered well from surgery, and flow reversal was successfully achieved  within the aneurysm. CONCLUSION: Despite the increased risk of intraoperative  thrombosis with complex cerebrovascular bypass operations, facility with salvage  techniques can lead to technically and clinically excellent outcomes. We report  the successful use of a novel fourth-generation double-interposition bypass that  shortens the working distance and uses a more favorable anastomosis technique.  This bypass may facilitate safe and efficient microsurgery in patients who  require complete revision of an intracranial-intracranial construct.","container-title":"Operative neurosurgery (Hagerstown, Md.)","DOI":"10.1227/ons.0000000000000783","ISSN":"2332-4260 2332-4252","issue":"3","journalAbbreviation":"Oper Neurosurg (Hagerstown)","language":"eng","license":"Copyright © Congress of Neurological Surgeons 2023. All rights reserved.","note":"publisher-place: United States\nPMID: 37581431","page":"e177-e182","title":"Double-Interposition Bypass: Technical Case Report of a Novel Intraoperative Bypass Salvage Technique.","volume":"25","author":[{"family":"Graffeo","given":"Christopher S."},{"family":"Srinivasan","given":"Visish M."},{"family":"Winkler","given":"Ethan A."},{"family":"Lawton","given":"Michael T."}],"issued":{"date-parts":[["2023",9,1]]}}}],"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11]</w:t>
            </w:r>
            <w:r w:rsidRPr="00644BA5">
              <w:rPr>
                <w:rFonts w:ascii="Times New Roman" w:hAnsi="Times New Roman" w:cs="Times New Roman"/>
                <w:sz w:val="16"/>
                <w:szCs w:val="16"/>
              </w:rPr>
              <w:fldChar w:fldCharType="end"/>
            </w:r>
          </w:p>
        </w:tc>
        <w:tc>
          <w:tcPr>
            <w:tcW w:w="567" w:type="dxa"/>
            <w:vAlign w:val="center"/>
          </w:tcPr>
          <w:p w14:paraId="1417D52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7158149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25/F</w:t>
            </w:r>
          </w:p>
        </w:tc>
        <w:tc>
          <w:tcPr>
            <w:tcW w:w="1025" w:type="dxa"/>
            <w:vAlign w:val="center"/>
          </w:tcPr>
          <w:p w14:paraId="5B1C1C75"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5</w:t>
            </w:r>
          </w:p>
        </w:tc>
        <w:tc>
          <w:tcPr>
            <w:tcW w:w="1384" w:type="dxa"/>
            <w:vAlign w:val="center"/>
          </w:tcPr>
          <w:p w14:paraId="607CA8B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Incidental</w:t>
            </w:r>
          </w:p>
        </w:tc>
        <w:tc>
          <w:tcPr>
            <w:tcW w:w="1701" w:type="dxa"/>
            <w:vAlign w:val="center"/>
          </w:tcPr>
          <w:p w14:paraId="29616A1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1930E17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M2-RAG-RAG-P2 bypass and surgical BA occlusion</w:t>
            </w:r>
          </w:p>
        </w:tc>
        <w:tc>
          <w:tcPr>
            <w:tcW w:w="1559" w:type="dxa"/>
            <w:vAlign w:val="center"/>
          </w:tcPr>
          <w:p w14:paraId="03470AB2"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Transient oculomotor nerve palsy</w:t>
            </w:r>
          </w:p>
        </w:tc>
        <w:tc>
          <w:tcPr>
            <w:tcW w:w="1134" w:type="dxa"/>
            <w:vAlign w:val="center"/>
          </w:tcPr>
          <w:p w14:paraId="57720E6D"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0/0</w:t>
            </w:r>
          </w:p>
        </w:tc>
        <w:tc>
          <w:tcPr>
            <w:tcW w:w="992" w:type="dxa"/>
            <w:vAlign w:val="center"/>
          </w:tcPr>
          <w:p w14:paraId="4DA05B8B"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3</w:t>
            </w:r>
          </w:p>
        </w:tc>
        <w:tc>
          <w:tcPr>
            <w:tcW w:w="1984" w:type="dxa"/>
            <w:vAlign w:val="center"/>
          </w:tcPr>
          <w:p w14:paraId="1BE4BC37"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Achieved flow reversal</w:t>
            </w:r>
          </w:p>
        </w:tc>
      </w:tr>
      <w:tr w:rsidR="00414B67" w:rsidRPr="00644BA5" w14:paraId="725EEC09" w14:textId="77777777" w:rsidTr="00ED3C18">
        <w:trPr>
          <w:jc w:val="center"/>
        </w:trPr>
        <w:tc>
          <w:tcPr>
            <w:tcW w:w="988" w:type="dxa"/>
            <w:vAlign w:val="center"/>
          </w:tcPr>
          <w:p w14:paraId="173F7F0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Huang, 2024</w:t>
            </w:r>
            <w:r>
              <w:rPr>
                <w:rFonts w:ascii="Times New Roman" w:hAnsi="Times New Roman" w:cs="Times New Roman" w:hint="eastAsia"/>
                <w:sz w:val="16"/>
                <w:szCs w:val="16"/>
              </w:rPr>
              <w:t xml:space="preserve"> </w:t>
            </w:r>
            <w:r w:rsidRPr="00644BA5">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3yIG8IH","properties":{"formattedCitation":"[15]","plainCitation":"[15]","noteIndex":0},"citationItems":[{"id":12836,"uris":["http://zotero.org/users/7853884/items/IW2X8KFV"],"itemData":{"id":12836,"type":"article-journal","abstract":"Vertebrobasilar artery dissecting aneurysms (VBDAs) are the most surgically challenging type of aneurysm. Cerebral revascularization is the ultimate  treatment for complex VBDAs. We retrospectively analysed the characteristics,  surgical outcomes and follow-up data of 21 patients who underwent cerebral  revascularization to treat complex VBDAs from 2015 to 2022. According to the  location of the aneurysm and the anatomic relationship between the VBDA and the  PICA, VBDA patients were classified into four groups: aneurysms located at the VA  with PICA involvement (10 patients), aneurysms located at the VA without PICA  involvement (1 patient), aneurysms located at the basilar apex segment (1  patient) and aneurysms located at the basilar trunk segment (9 patients). A  surgical algorithm for complex VBDAs was determined primarily by the location of  the aneurysm, the status of the aneurysm and the ability of retrograde blood flow  to reach the proximal vertebrobasilar artery. Surgical modalities for patients  with aneurysms in the VA with PICA involvement included low-flow (OA-PICA)  bypasses with aneurysm trapping, aneurysm excision or reconstructive clip in 8  patients and STA-PCA bypass combined with PICA preservation and aneurysm trapping  in 2 patients. In patients with aneurysms in the VA without PICA involvement,  aneurysm excision was performed without cerebral bypass. In patients with  aneurysms in the basilar apex segment, high-flow bypass (ECA-RA-P2) with aneurysm  trapping was performed. In patients with aneurysms in the basilar trunk segment,  surgical modalities included high-flow bypasses (ECA-RA-P2 and LVA-RA-P2) with  aneurysm trapping or proximal occlusion in 6 patients, ECA-RA-P2 bypass with  partial proximal occlusion in 1 patient, ECA-RA-P2 bypass alone in 1 patient, and  STA-PCA bypass with R-VA narrowing in 1 patient. Of the 21 patients, 20  experienced clinical improvement or no change, and 17 of 21 patients achieved  favourable functional outcomes (mRS </w:instrText>
            </w:r>
            <w:r>
              <w:rPr>
                <w:rFonts w:ascii="Times New Roman" w:hAnsi="Times New Roman" w:cs="Times New Roman" w:hint="eastAsia"/>
                <w:sz w:val="16"/>
                <w:szCs w:val="16"/>
              </w:rPr>
              <w:instrText>≤</w:instrText>
            </w:r>
            <w:r>
              <w:rPr>
                <w:rFonts w:ascii="Times New Roman" w:hAnsi="Times New Roman" w:cs="Times New Roman"/>
                <w:sz w:val="16"/>
                <w:szCs w:val="16"/>
              </w:rPr>
              <w:instrText xml:space="preserve"> 2). However, one patient died of infarction  and respiratory failure postoperatively. Aneurysms were completely obliterated in  13 patients, shrank in 5 patients and stabilized in 2 patients. The median  follow-up period was 32.5 months. During the follow-up period, all bypasses were  patent, and further clinical improvement was observed in 11 patients. Cerebral  revascularization appears to be safe and effective for the treatment of complex  VBDAs, and cerebral revascularization could act as a complementary treatment  strategy.","container-title":"Neurosurgical review","DOI":"10.1007/s10143-024-02365-5","ISSN":"1437-2320 0344-5607","issue":"1","journalAbbreviation":"Neurosurg Rev","language":"eng","license":"© 2024. The Author(s), under exclusive licence to Springer-Verlag GmbH Germany, part of Springer Nature.","note":"publisher-place: Germany\nPMID: 38578572","page":"138","title":"Cerebral revascularization for complex vertebrobasilar artery dissecting aneurysms.","volume":"47","author":[{"family":"Huang","given":"Li-Tian"},{"family":"Zhang","given":"Meng"},{"family":"Tong","given":"Xiaoguang"}],"issued":{"date-parts":[["2024",4,5]]}}}],"schema":"https://github.com/citation-style-language/schema/raw/master/csl-citation.json"} </w:instrText>
            </w:r>
            <w:r w:rsidRPr="00644BA5">
              <w:rPr>
                <w:rFonts w:ascii="Times New Roman" w:hAnsi="Times New Roman" w:cs="Times New Roman"/>
                <w:sz w:val="16"/>
                <w:szCs w:val="16"/>
              </w:rPr>
              <w:fldChar w:fldCharType="separate"/>
            </w:r>
            <w:r w:rsidRPr="00534A21">
              <w:rPr>
                <w:rFonts w:ascii="Times New Roman" w:hAnsi="Times New Roman" w:cs="Times New Roman"/>
                <w:sz w:val="16"/>
              </w:rPr>
              <w:t>[15]</w:t>
            </w:r>
            <w:r w:rsidRPr="00644BA5">
              <w:rPr>
                <w:rFonts w:ascii="Times New Roman" w:hAnsi="Times New Roman" w:cs="Times New Roman"/>
                <w:sz w:val="16"/>
                <w:szCs w:val="16"/>
              </w:rPr>
              <w:fldChar w:fldCharType="end"/>
            </w:r>
          </w:p>
        </w:tc>
        <w:tc>
          <w:tcPr>
            <w:tcW w:w="567" w:type="dxa"/>
            <w:vAlign w:val="center"/>
          </w:tcPr>
          <w:p w14:paraId="79F96B3C"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w:t>
            </w:r>
          </w:p>
        </w:tc>
        <w:tc>
          <w:tcPr>
            <w:tcW w:w="567" w:type="dxa"/>
            <w:vAlign w:val="center"/>
          </w:tcPr>
          <w:p w14:paraId="7093DD5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8/M</w:t>
            </w:r>
          </w:p>
        </w:tc>
        <w:tc>
          <w:tcPr>
            <w:tcW w:w="1025" w:type="dxa"/>
            <w:vAlign w:val="center"/>
          </w:tcPr>
          <w:p w14:paraId="73A07A0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Large, dissecting</w:t>
            </w:r>
          </w:p>
        </w:tc>
        <w:tc>
          <w:tcPr>
            <w:tcW w:w="1384" w:type="dxa"/>
            <w:vAlign w:val="center"/>
          </w:tcPr>
          <w:p w14:paraId="6E762366"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SAH</w:t>
            </w:r>
          </w:p>
        </w:tc>
        <w:tc>
          <w:tcPr>
            <w:tcW w:w="1701" w:type="dxa"/>
            <w:vAlign w:val="center"/>
          </w:tcPr>
          <w:p w14:paraId="4538FD8F"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None</w:t>
            </w:r>
          </w:p>
        </w:tc>
        <w:tc>
          <w:tcPr>
            <w:tcW w:w="2552" w:type="dxa"/>
            <w:vAlign w:val="center"/>
          </w:tcPr>
          <w:p w14:paraId="36643A6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Rt. ECA-RAG-PCA bypass and surgical BA occlusion</w:t>
            </w:r>
          </w:p>
        </w:tc>
        <w:tc>
          <w:tcPr>
            <w:tcW w:w="1559" w:type="dxa"/>
            <w:vAlign w:val="center"/>
          </w:tcPr>
          <w:p w14:paraId="3E207680"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Pneumonia, hydrocephalus</w:t>
            </w:r>
          </w:p>
        </w:tc>
        <w:tc>
          <w:tcPr>
            <w:tcW w:w="1134" w:type="dxa"/>
            <w:vAlign w:val="center"/>
          </w:tcPr>
          <w:p w14:paraId="7E6EEF7A"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5/3</w:t>
            </w:r>
          </w:p>
        </w:tc>
        <w:tc>
          <w:tcPr>
            <w:tcW w:w="992" w:type="dxa"/>
            <w:vAlign w:val="center"/>
          </w:tcPr>
          <w:p w14:paraId="00E61981"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16</w:t>
            </w:r>
          </w:p>
        </w:tc>
        <w:tc>
          <w:tcPr>
            <w:tcW w:w="1984" w:type="dxa"/>
            <w:vAlign w:val="center"/>
          </w:tcPr>
          <w:p w14:paraId="166D18D9" w14:textId="77777777" w:rsidR="00414B67" w:rsidRPr="00644BA5" w:rsidRDefault="00414B67" w:rsidP="00ED3C18">
            <w:pPr>
              <w:jc w:val="center"/>
              <w:rPr>
                <w:rFonts w:ascii="Times New Roman" w:hAnsi="Times New Roman" w:cs="Times New Roman"/>
                <w:sz w:val="16"/>
                <w:szCs w:val="16"/>
              </w:rPr>
            </w:pPr>
            <w:r w:rsidRPr="00644BA5">
              <w:rPr>
                <w:rFonts w:ascii="Times New Roman" w:hAnsi="Times New Roman" w:cs="Times New Roman"/>
                <w:sz w:val="16"/>
                <w:szCs w:val="16"/>
              </w:rPr>
              <w:t>Virtually complete thrombosis</w:t>
            </w:r>
          </w:p>
        </w:tc>
      </w:tr>
      <w:tr w:rsidR="00414B67" w:rsidRPr="00644BA5" w14:paraId="03C63666" w14:textId="77777777" w:rsidTr="00ED3C18">
        <w:trPr>
          <w:trHeight w:val="169"/>
          <w:jc w:val="center"/>
        </w:trPr>
        <w:tc>
          <w:tcPr>
            <w:tcW w:w="14453" w:type="dxa"/>
            <w:gridSpan w:val="11"/>
            <w:vAlign w:val="center"/>
          </w:tcPr>
          <w:p w14:paraId="3E920B3F" w14:textId="77777777" w:rsidR="00414B67" w:rsidRPr="00644BA5" w:rsidRDefault="00414B67" w:rsidP="00ED3C18">
            <w:pPr>
              <w:rPr>
                <w:rFonts w:ascii="Times New Roman" w:hAnsi="Times New Roman" w:cs="Times New Roman"/>
                <w:sz w:val="16"/>
                <w:szCs w:val="16"/>
              </w:rPr>
            </w:pPr>
            <w:r w:rsidRPr="00644BA5">
              <w:rPr>
                <w:rFonts w:ascii="Times New Roman" w:hAnsi="Times New Roman" w:cs="Times New Roman"/>
                <w:sz w:val="16"/>
                <w:szCs w:val="16"/>
              </w:rPr>
              <w:t xml:space="preserve">No, number; FU, follow-up; </w:t>
            </w:r>
            <w:proofErr w:type="spellStart"/>
            <w:r w:rsidRPr="00644BA5">
              <w:rPr>
                <w:rFonts w:ascii="Times New Roman" w:hAnsi="Times New Roman" w:cs="Times New Roman"/>
                <w:sz w:val="16"/>
                <w:szCs w:val="16"/>
              </w:rPr>
              <w:t>mos</w:t>
            </w:r>
            <w:proofErr w:type="spellEnd"/>
            <w:r w:rsidRPr="00644BA5">
              <w:rPr>
                <w:rFonts w:ascii="Times New Roman" w:hAnsi="Times New Roman" w:cs="Times New Roman"/>
                <w:sz w:val="16"/>
                <w:szCs w:val="16"/>
              </w:rPr>
              <w:t>, months; F, female; BA, basilar artery; Lt., left; STA, superficial temporal artery; SCA, superior cerebellar artery; NA, not applicable; RAG, radial artery graft; PCA, posterior cerebral artery; Rt, right; VA, vertebral artery; M, male; MCA, middle cerebral artery; SAH, subarachnoid hemorrhage; PPTA, persistent primitive trigeminal artery; ECA, external carotid artery.</w:t>
            </w:r>
          </w:p>
        </w:tc>
      </w:tr>
    </w:tbl>
    <w:p w14:paraId="0F452C79" w14:textId="04C2BD15" w:rsidR="004103AC" w:rsidRPr="00ED3C18" w:rsidRDefault="004103AC" w:rsidP="00ED3C18">
      <w:pPr>
        <w:rPr>
          <w:rFonts w:hint="eastAsia"/>
        </w:rPr>
      </w:pPr>
    </w:p>
    <w:sectPr w:rsidR="004103AC" w:rsidRPr="00ED3C18" w:rsidSect="00ED3C18">
      <w:pgSz w:w="16838" w:h="11906" w:orient="landscape"/>
      <w:pgMar w:top="1440" w:right="1701" w:bottom="1276"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F8E559" w14:textId="77777777" w:rsidR="00986AE5" w:rsidRDefault="00986AE5" w:rsidP="00E07C36">
      <w:pPr>
        <w:spacing w:after="0" w:line="240" w:lineRule="auto"/>
      </w:pPr>
      <w:r>
        <w:separator/>
      </w:r>
    </w:p>
  </w:endnote>
  <w:endnote w:type="continuationSeparator" w:id="0">
    <w:p w14:paraId="2F516A6D" w14:textId="77777777" w:rsidR="00986AE5" w:rsidRDefault="00986AE5" w:rsidP="00E07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F1A984" w14:textId="77777777" w:rsidR="00986AE5" w:rsidRDefault="00986AE5" w:rsidP="00E07C36">
      <w:pPr>
        <w:spacing w:after="0" w:line="240" w:lineRule="auto"/>
      </w:pPr>
      <w:r>
        <w:separator/>
      </w:r>
    </w:p>
  </w:footnote>
  <w:footnote w:type="continuationSeparator" w:id="0">
    <w:p w14:paraId="188875C4" w14:textId="77777777" w:rsidR="00986AE5" w:rsidRDefault="00986AE5" w:rsidP="00E07C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E76759"/>
    <w:multiLevelType w:val="multilevel"/>
    <w:tmpl w:val="FAB6C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4746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4FD"/>
    <w:rsid w:val="00064822"/>
    <w:rsid w:val="00070980"/>
    <w:rsid w:val="0007627B"/>
    <w:rsid w:val="000A7722"/>
    <w:rsid w:val="000C048B"/>
    <w:rsid w:val="000C3953"/>
    <w:rsid w:val="000E4D96"/>
    <w:rsid w:val="0012123B"/>
    <w:rsid w:val="001274CD"/>
    <w:rsid w:val="00166579"/>
    <w:rsid w:val="00170BBF"/>
    <w:rsid w:val="0019453E"/>
    <w:rsid w:val="001C138E"/>
    <w:rsid w:val="001C7EE5"/>
    <w:rsid w:val="001D4A5F"/>
    <w:rsid w:val="00217880"/>
    <w:rsid w:val="002179CC"/>
    <w:rsid w:val="00222055"/>
    <w:rsid w:val="002505B6"/>
    <w:rsid w:val="00251001"/>
    <w:rsid w:val="00254AF2"/>
    <w:rsid w:val="002557EC"/>
    <w:rsid w:val="00271FC9"/>
    <w:rsid w:val="002C55D6"/>
    <w:rsid w:val="002D3580"/>
    <w:rsid w:val="002E68DF"/>
    <w:rsid w:val="00317AFB"/>
    <w:rsid w:val="00333BE2"/>
    <w:rsid w:val="00391211"/>
    <w:rsid w:val="00396AE1"/>
    <w:rsid w:val="00397768"/>
    <w:rsid w:val="003A3C68"/>
    <w:rsid w:val="003D2141"/>
    <w:rsid w:val="003E573C"/>
    <w:rsid w:val="004103AC"/>
    <w:rsid w:val="00414B67"/>
    <w:rsid w:val="00447C65"/>
    <w:rsid w:val="004627DC"/>
    <w:rsid w:val="00476534"/>
    <w:rsid w:val="004777D2"/>
    <w:rsid w:val="00484E47"/>
    <w:rsid w:val="004C08DF"/>
    <w:rsid w:val="004C6682"/>
    <w:rsid w:val="004D0A26"/>
    <w:rsid w:val="004E4D0F"/>
    <w:rsid w:val="004E5779"/>
    <w:rsid w:val="00505449"/>
    <w:rsid w:val="00523CFA"/>
    <w:rsid w:val="0052592E"/>
    <w:rsid w:val="00540015"/>
    <w:rsid w:val="00591C18"/>
    <w:rsid w:val="00596A38"/>
    <w:rsid w:val="005A1A9A"/>
    <w:rsid w:val="005B6AFD"/>
    <w:rsid w:val="005C5B15"/>
    <w:rsid w:val="005E3727"/>
    <w:rsid w:val="00631B39"/>
    <w:rsid w:val="00655AB9"/>
    <w:rsid w:val="006E4028"/>
    <w:rsid w:val="00706E69"/>
    <w:rsid w:val="00750D7C"/>
    <w:rsid w:val="0075574F"/>
    <w:rsid w:val="00767C35"/>
    <w:rsid w:val="007912E2"/>
    <w:rsid w:val="00791AB3"/>
    <w:rsid w:val="007944D7"/>
    <w:rsid w:val="007A38BA"/>
    <w:rsid w:val="007C651E"/>
    <w:rsid w:val="007D31D4"/>
    <w:rsid w:val="00811941"/>
    <w:rsid w:val="008166EC"/>
    <w:rsid w:val="00817B4D"/>
    <w:rsid w:val="00820D82"/>
    <w:rsid w:val="00823085"/>
    <w:rsid w:val="00827F06"/>
    <w:rsid w:val="00832B80"/>
    <w:rsid w:val="0083358F"/>
    <w:rsid w:val="00844DC4"/>
    <w:rsid w:val="00873462"/>
    <w:rsid w:val="00883C53"/>
    <w:rsid w:val="0089105C"/>
    <w:rsid w:val="008D12FF"/>
    <w:rsid w:val="008D68CF"/>
    <w:rsid w:val="0091046A"/>
    <w:rsid w:val="009174D4"/>
    <w:rsid w:val="00933F62"/>
    <w:rsid w:val="00937119"/>
    <w:rsid w:val="00986AE5"/>
    <w:rsid w:val="00993FFC"/>
    <w:rsid w:val="009A5F97"/>
    <w:rsid w:val="009D50AD"/>
    <w:rsid w:val="009D6769"/>
    <w:rsid w:val="00A07011"/>
    <w:rsid w:val="00A17067"/>
    <w:rsid w:val="00A45A17"/>
    <w:rsid w:val="00A537C5"/>
    <w:rsid w:val="00A65560"/>
    <w:rsid w:val="00A81C88"/>
    <w:rsid w:val="00A97349"/>
    <w:rsid w:val="00AA07F3"/>
    <w:rsid w:val="00AB0E74"/>
    <w:rsid w:val="00AB1302"/>
    <w:rsid w:val="00AB7A1C"/>
    <w:rsid w:val="00AF2B16"/>
    <w:rsid w:val="00B06C44"/>
    <w:rsid w:val="00B1401A"/>
    <w:rsid w:val="00B33092"/>
    <w:rsid w:val="00B527E1"/>
    <w:rsid w:val="00B72797"/>
    <w:rsid w:val="00BD743C"/>
    <w:rsid w:val="00BE5DEA"/>
    <w:rsid w:val="00BF6BDC"/>
    <w:rsid w:val="00C1737C"/>
    <w:rsid w:val="00C45492"/>
    <w:rsid w:val="00C5280C"/>
    <w:rsid w:val="00C92602"/>
    <w:rsid w:val="00CC2AB6"/>
    <w:rsid w:val="00CC681C"/>
    <w:rsid w:val="00CE44FD"/>
    <w:rsid w:val="00D075AF"/>
    <w:rsid w:val="00D77F6A"/>
    <w:rsid w:val="00D82AB4"/>
    <w:rsid w:val="00D82C5A"/>
    <w:rsid w:val="00D8711B"/>
    <w:rsid w:val="00DB206B"/>
    <w:rsid w:val="00DF0539"/>
    <w:rsid w:val="00E05416"/>
    <w:rsid w:val="00E07C36"/>
    <w:rsid w:val="00E40F90"/>
    <w:rsid w:val="00E47E14"/>
    <w:rsid w:val="00E646C4"/>
    <w:rsid w:val="00E656B0"/>
    <w:rsid w:val="00E9657C"/>
    <w:rsid w:val="00EA2CE5"/>
    <w:rsid w:val="00EA3268"/>
    <w:rsid w:val="00ED0816"/>
    <w:rsid w:val="00ED3C18"/>
    <w:rsid w:val="00ED4D84"/>
    <w:rsid w:val="00ED7FDF"/>
    <w:rsid w:val="00EE182F"/>
    <w:rsid w:val="00EE63F1"/>
    <w:rsid w:val="00F00E76"/>
    <w:rsid w:val="00F12C2F"/>
    <w:rsid w:val="00F1400A"/>
    <w:rsid w:val="00F20B16"/>
    <w:rsid w:val="00F44821"/>
    <w:rsid w:val="00F84AF9"/>
    <w:rsid w:val="00F84CAC"/>
    <w:rsid w:val="00FA548D"/>
    <w:rsid w:val="00FB504E"/>
    <w:rsid w:val="00FD28E4"/>
    <w:rsid w:val="00FE6573"/>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0DE8C3"/>
  <w15:chartTrackingRefBased/>
  <w15:docId w15:val="{A226C636-DA9A-4555-B403-3C0C5B327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103AC"/>
    <w:pPr>
      <w:widowControl w:val="0"/>
      <w:wordWrap w:val="0"/>
      <w:autoSpaceDE w:val="0"/>
      <w:autoSpaceDN w:val="0"/>
    </w:pPr>
  </w:style>
  <w:style w:type="paragraph" w:styleId="1">
    <w:name w:val="heading 1"/>
    <w:basedOn w:val="a"/>
    <w:next w:val="a"/>
    <w:link w:val="1Char"/>
    <w:uiPriority w:val="9"/>
    <w:qFormat/>
    <w:rsid w:val="00CE44FD"/>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CE44FD"/>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CE44FD"/>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Char"/>
    <w:uiPriority w:val="9"/>
    <w:semiHidden/>
    <w:unhideWhenUsed/>
    <w:qFormat/>
    <w:rsid w:val="00CE44FD"/>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CE44FD"/>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CE44FD"/>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CE44FD"/>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CE44FD"/>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CE44FD"/>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E44FD"/>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CE44FD"/>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CE44FD"/>
    <w:rPr>
      <w:rFonts w:asciiTheme="majorHAnsi" w:eastAsiaTheme="majorEastAsia" w:hAnsiTheme="majorHAnsi" w:cstheme="majorBidi"/>
      <w:color w:val="000000" w:themeColor="text1"/>
      <w:sz w:val="24"/>
      <w:szCs w:val="24"/>
    </w:rPr>
  </w:style>
  <w:style w:type="character" w:customStyle="1" w:styleId="4Char">
    <w:name w:val="제목 4 Char"/>
    <w:basedOn w:val="a0"/>
    <w:link w:val="4"/>
    <w:uiPriority w:val="9"/>
    <w:semiHidden/>
    <w:rsid w:val="00CE44FD"/>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CE44FD"/>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CE44FD"/>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CE44FD"/>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CE44FD"/>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CE44FD"/>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CE44FD"/>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CE44FD"/>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CE44FD"/>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CE44FD"/>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CE44FD"/>
    <w:pPr>
      <w:spacing w:before="160"/>
      <w:jc w:val="center"/>
    </w:pPr>
    <w:rPr>
      <w:i/>
      <w:iCs/>
      <w:color w:val="404040" w:themeColor="text1" w:themeTint="BF"/>
    </w:rPr>
  </w:style>
  <w:style w:type="character" w:customStyle="1" w:styleId="Char1">
    <w:name w:val="인용 Char"/>
    <w:basedOn w:val="a0"/>
    <w:link w:val="a5"/>
    <w:uiPriority w:val="29"/>
    <w:rsid w:val="00CE44FD"/>
    <w:rPr>
      <w:i/>
      <w:iCs/>
      <w:color w:val="404040" w:themeColor="text1" w:themeTint="BF"/>
    </w:rPr>
  </w:style>
  <w:style w:type="paragraph" w:styleId="a6">
    <w:name w:val="List Paragraph"/>
    <w:basedOn w:val="a"/>
    <w:uiPriority w:val="34"/>
    <w:qFormat/>
    <w:rsid w:val="00CE44FD"/>
    <w:pPr>
      <w:ind w:left="720"/>
      <w:contextualSpacing/>
    </w:pPr>
  </w:style>
  <w:style w:type="character" w:styleId="a7">
    <w:name w:val="Intense Emphasis"/>
    <w:basedOn w:val="a0"/>
    <w:uiPriority w:val="21"/>
    <w:qFormat/>
    <w:rsid w:val="00CE44FD"/>
    <w:rPr>
      <w:i/>
      <w:iCs/>
      <w:color w:val="0F4761" w:themeColor="accent1" w:themeShade="BF"/>
    </w:rPr>
  </w:style>
  <w:style w:type="paragraph" w:styleId="a8">
    <w:name w:val="Intense Quote"/>
    <w:basedOn w:val="a"/>
    <w:next w:val="a"/>
    <w:link w:val="Char2"/>
    <w:uiPriority w:val="30"/>
    <w:qFormat/>
    <w:rsid w:val="00CE44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CE44FD"/>
    <w:rPr>
      <w:i/>
      <w:iCs/>
      <w:color w:val="0F4761" w:themeColor="accent1" w:themeShade="BF"/>
    </w:rPr>
  </w:style>
  <w:style w:type="character" w:styleId="a9">
    <w:name w:val="Intense Reference"/>
    <w:basedOn w:val="a0"/>
    <w:uiPriority w:val="32"/>
    <w:qFormat/>
    <w:rsid w:val="00CE44FD"/>
    <w:rPr>
      <w:b/>
      <w:bCs/>
      <w:smallCaps/>
      <w:color w:val="0F4761" w:themeColor="accent1" w:themeShade="BF"/>
      <w:spacing w:val="5"/>
    </w:rPr>
  </w:style>
  <w:style w:type="table" w:styleId="aa">
    <w:name w:val="Table Grid"/>
    <w:basedOn w:val="a1"/>
    <w:uiPriority w:val="39"/>
    <w:rsid w:val="004103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Char3"/>
    <w:uiPriority w:val="99"/>
    <w:unhideWhenUsed/>
    <w:rsid w:val="00E07C36"/>
    <w:pPr>
      <w:tabs>
        <w:tab w:val="center" w:pos="4513"/>
        <w:tab w:val="right" w:pos="9026"/>
      </w:tabs>
      <w:snapToGrid w:val="0"/>
    </w:pPr>
  </w:style>
  <w:style w:type="character" w:customStyle="1" w:styleId="Char3">
    <w:name w:val="머리글 Char"/>
    <w:basedOn w:val="a0"/>
    <w:link w:val="ab"/>
    <w:uiPriority w:val="99"/>
    <w:rsid w:val="00E07C36"/>
  </w:style>
  <w:style w:type="paragraph" w:styleId="ac">
    <w:name w:val="footer"/>
    <w:basedOn w:val="a"/>
    <w:link w:val="Char4"/>
    <w:uiPriority w:val="99"/>
    <w:unhideWhenUsed/>
    <w:rsid w:val="00E07C36"/>
    <w:pPr>
      <w:tabs>
        <w:tab w:val="center" w:pos="4513"/>
        <w:tab w:val="right" w:pos="9026"/>
      </w:tabs>
      <w:snapToGrid w:val="0"/>
    </w:pPr>
  </w:style>
  <w:style w:type="character" w:customStyle="1" w:styleId="Char4">
    <w:name w:val="바닥글 Char"/>
    <w:basedOn w:val="a0"/>
    <w:link w:val="ac"/>
    <w:uiPriority w:val="99"/>
    <w:rsid w:val="00E07C36"/>
  </w:style>
  <w:style w:type="character" w:styleId="ad">
    <w:name w:val="annotation reference"/>
    <w:basedOn w:val="a0"/>
    <w:uiPriority w:val="99"/>
    <w:semiHidden/>
    <w:unhideWhenUsed/>
    <w:rsid w:val="00070980"/>
    <w:rPr>
      <w:sz w:val="16"/>
      <w:szCs w:val="16"/>
    </w:rPr>
  </w:style>
  <w:style w:type="paragraph" w:styleId="ae">
    <w:name w:val="annotation text"/>
    <w:basedOn w:val="a"/>
    <w:link w:val="Char5"/>
    <w:uiPriority w:val="99"/>
    <w:unhideWhenUsed/>
    <w:rsid w:val="00070980"/>
    <w:pPr>
      <w:spacing w:line="240" w:lineRule="auto"/>
    </w:pPr>
    <w:rPr>
      <w:szCs w:val="20"/>
    </w:rPr>
  </w:style>
  <w:style w:type="character" w:customStyle="1" w:styleId="Char5">
    <w:name w:val="메모 텍스트 Char"/>
    <w:basedOn w:val="a0"/>
    <w:link w:val="ae"/>
    <w:uiPriority w:val="99"/>
    <w:rsid w:val="00070980"/>
    <w:rPr>
      <w:szCs w:val="20"/>
    </w:rPr>
  </w:style>
  <w:style w:type="paragraph" w:styleId="af">
    <w:name w:val="annotation subject"/>
    <w:basedOn w:val="ae"/>
    <w:next w:val="ae"/>
    <w:link w:val="Char6"/>
    <w:uiPriority w:val="99"/>
    <w:semiHidden/>
    <w:unhideWhenUsed/>
    <w:rsid w:val="00070980"/>
    <w:rPr>
      <w:b/>
      <w:bCs/>
    </w:rPr>
  </w:style>
  <w:style w:type="character" w:customStyle="1" w:styleId="Char6">
    <w:name w:val="메모 주제 Char"/>
    <w:basedOn w:val="Char5"/>
    <w:link w:val="af"/>
    <w:uiPriority w:val="99"/>
    <w:semiHidden/>
    <w:rsid w:val="00070980"/>
    <w:rPr>
      <w:b/>
      <w:bCs/>
      <w:szCs w:val="20"/>
    </w:rPr>
  </w:style>
  <w:style w:type="paragraph" w:styleId="af0">
    <w:name w:val="Bibliography"/>
    <w:basedOn w:val="a"/>
    <w:next w:val="a"/>
    <w:uiPriority w:val="37"/>
    <w:unhideWhenUsed/>
    <w:rsid w:val="00251001"/>
    <w:pPr>
      <w:tabs>
        <w:tab w:val="left" w:pos="384"/>
      </w:tabs>
      <w:spacing w:after="240" w:line="240" w:lineRule="auto"/>
      <w:ind w:left="384" w:hanging="384"/>
    </w:pPr>
  </w:style>
  <w:style w:type="paragraph" w:styleId="af1">
    <w:name w:val="Revision"/>
    <w:hidden/>
    <w:uiPriority w:val="99"/>
    <w:semiHidden/>
    <w:rsid w:val="00251001"/>
    <w:pPr>
      <w:spacing w:after="0" w:line="240" w:lineRule="auto"/>
      <w:jc w:val="left"/>
    </w:pPr>
  </w:style>
  <w:style w:type="character" w:styleId="af2">
    <w:name w:val="line number"/>
    <w:basedOn w:val="a0"/>
    <w:uiPriority w:val="99"/>
    <w:semiHidden/>
    <w:unhideWhenUsed/>
    <w:rsid w:val="002510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101395">
      <w:bodyDiv w:val="1"/>
      <w:marLeft w:val="0"/>
      <w:marRight w:val="0"/>
      <w:marTop w:val="0"/>
      <w:marBottom w:val="0"/>
      <w:divBdr>
        <w:top w:val="none" w:sz="0" w:space="0" w:color="auto"/>
        <w:left w:val="none" w:sz="0" w:space="0" w:color="auto"/>
        <w:bottom w:val="none" w:sz="0" w:space="0" w:color="auto"/>
        <w:right w:val="none" w:sz="0" w:space="0" w:color="auto"/>
      </w:divBdr>
    </w:div>
    <w:div w:id="768962113">
      <w:bodyDiv w:val="1"/>
      <w:marLeft w:val="0"/>
      <w:marRight w:val="0"/>
      <w:marTop w:val="0"/>
      <w:marBottom w:val="0"/>
      <w:divBdr>
        <w:top w:val="none" w:sz="0" w:space="0" w:color="auto"/>
        <w:left w:val="none" w:sz="0" w:space="0" w:color="auto"/>
        <w:bottom w:val="none" w:sz="0" w:space="0" w:color="auto"/>
        <w:right w:val="none" w:sz="0" w:space="0" w:color="auto"/>
      </w:divBdr>
    </w:div>
    <w:div w:id="1413769934">
      <w:bodyDiv w:val="1"/>
      <w:marLeft w:val="0"/>
      <w:marRight w:val="0"/>
      <w:marTop w:val="0"/>
      <w:marBottom w:val="0"/>
      <w:divBdr>
        <w:top w:val="none" w:sz="0" w:space="0" w:color="auto"/>
        <w:left w:val="none" w:sz="0" w:space="0" w:color="auto"/>
        <w:bottom w:val="none" w:sz="0" w:space="0" w:color="auto"/>
        <w:right w:val="none" w:sz="0" w:space="0" w:color="auto"/>
      </w:divBdr>
    </w:div>
    <w:div w:id="1830709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5</TotalTime>
  <Pages>4</Pages>
  <Words>13569</Words>
  <Characters>77349</Characters>
  <Application>Microsoft Office Word</Application>
  <DocSecurity>0</DocSecurity>
  <Lines>644</Lines>
  <Paragraphs>18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e Ho Choi</dc:creator>
  <cp:keywords/>
  <dc:description/>
  <cp:lastModifiedBy>June Ho Choi</cp:lastModifiedBy>
  <cp:revision>101</cp:revision>
  <dcterms:created xsi:type="dcterms:W3CDTF">2024-06-20T11:11:00Z</dcterms:created>
  <dcterms:modified xsi:type="dcterms:W3CDTF">2025-07-29T09:08:00Z</dcterms:modified>
</cp:coreProperties>
</file>